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3B56441D" w14:textId="77777777" w:rsidR="00F4138F" w:rsidRDefault="00977A7B">
      <w:pPr>
        <w:spacing w:after="0" w:line="360" w:lineRule="auto"/>
        <w:jc w:val="center"/>
        <w:rPr>
          <w:b/>
          <w:sz w:val="32"/>
          <w:szCs w:val="32"/>
        </w:rPr>
      </w:pPr>
      <w:r w:rsidRPr="00977A7B">
        <w:rPr>
          <w:b/>
          <w:sz w:val="32"/>
          <w:szCs w:val="32"/>
        </w:rPr>
        <w:t>Digitized Clinical Data Transfer using Digital Ledger</w:t>
      </w:r>
    </w:p>
    <w:p w14:paraId="06B5BC23" w14:textId="03DFCA08" w:rsidR="003A33EB" w:rsidRDefault="003738BB">
      <w:pPr>
        <w:spacing w:after="0" w:line="360" w:lineRule="auto"/>
        <w:jc w:val="center"/>
        <w:rPr>
          <w:sz w:val="32"/>
          <w:szCs w:val="32"/>
        </w:rPr>
      </w:pPr>
      <w:r>
        <w:rPr>
          <w:sz w:val="32"/>
          <w:szCs w:val="32"/>
        </w:rPr>
        <w:t xml:space="preserve">Project </w:t>
      </w:r>
      <w:proofErr w:type="gramStart"/>
      <w:r>
        <w:rPr>
          <w:sz w:val="32"/>
          <w:szCs w:val="32"/>
        </w:rPr>
        <w:t>Id :</w:t>
      </w:r>
      <w:proofErr w:type="gramEnd"/>
    </w:p>
    <w:p w14:paraId="04FF49F5" w14:textId="77777777" w:rsidR="003A33EB" w:rsidRDefault="003A33EB">
      <w:pPr>
        <w:spacing w:after="0" w:line="360" w:lineRule="auto"/>
        <w:jc w:val="center"/>
        <w:rPr>
          <w:sz w:val="32"/>
          <w:szCs w:val="32"/>
        </w:rPr>
      </w:pPr>
    </w:p>
    <w:p w14:paraId="50C4FB2B" w14:textId="77777777" w:rsidR="003A33EB" w:rsidRDefault="003A33EB">
      <w:pPr>
        <w:spacing w:after="0" w:line="360" w:lineRule="auto"/>
        <w:jc w:val="center"/>
        <w:rPr>
          <w:sz w:val="32"/>
          <w:szCs w:val="32"/>
        </w:rPr>
      </w:pPr>
    </w:p>
    <w:p w14:paraId="2FE47F2F" w14:textId="77777777" w:rsidR="003A33EB" w:rsidRDefault="003A33EB">
      <w:pPr>
        <w:spacing w:after="0" w:line="360" w:lineRule="auto"/>
        <w:jc w:val="center"/>
        <w:rPr>
          <w:sz w:val="32"/>
          <w:szCs w:val="32"/>
        </w:rPr>
      </w:pPr>
    </w:p>
    <w:p w14:paraId="6BEFEA64" w14:textId="77777777" w:rsidR="003A33EB" w:rsidRDefault="003738BB">
      <w:pPr>
        <w:spacing w:line="360" w:lineRule="auto"/>
        <w:jc w:val="center"/>
        <w:rPr>
          <w:sz w:val="32"/>
          <w:szCs w:val="32"/>
        </w:rPr>
      </w:pPr>
      <w:r>
        <w:rPr>
          <w:sz w:val="32"/>
          <w:szCs w:val="32"/>
        </w:rPr>
        <w:t>Project Proposal Report</w:t>
      </w:r>
    </w:p>
    <w:p w14:paraId="6DFFE0A2" w14:textId="77777777" w:rsidR="003A33EB" w:rsidRDefault="003A33EB">
      <w:pPr>
        <w:spacing w:after="0" w:line="276" w:lineRule="auto"/>
        <w:jc w:val="center"/>
        <w:rPr>
          <w:sz w:val="28"/>
          <w:szCs w:val="28"/>
        </w:rPr>
      </w:pPr>
    </w:p>
    <w:p w14:paraId="0C598CAF" w14:textId="77777777" w:rsidR="003A33EB" w:rsidRDefault="003A33EB">
      <w:pPr>
        <w:spacing w:after="0" w:line="276" w:lineRule="auto"/>
        <w:jc w:val="center"/>
        <w:rPr>
          <w:sz w:val="28"/>
          <w:szCs w:val="28"/>
        </w:rPr>
      </w:pPr>
    </w:p>
    <w:p w14:paraId="6276C35B" w14:textId="77777777" w:rsidR="003A33EB" w:rsidRDefault="003A33EB">
      <w:pPr>
        <w:spacing w:after="0" w:line="276" w:lineRule="auto"/>
        <w:jc w:val="center"/>
        <w:rPr>
          <w:sz w:val="28"/>
          <w:szCs w:val="28"/>
        </w:rPr>
      </w:pPr>
    </w:p>
    <w:p w14:paraId="0131533A" w14:textId="77777777" w:rsidR="003A33EB" w:rsidRDefault="003A33EB">
      <w:pPr>
        <w:spacing w:after="0" w:line="360" w:lineRule="auto"/>
        <w:jc w:val="center"/>
        <w:rPr>
          <w:sz w:val="28"/>
          <w:szCs w:val="28"/>
        </w:rPr>
      </w:pPr>
    </w:p>
    <w:p w14:paraId="5C529164" w14:textId="77777777" w:rsidR="003A33EB" w:rsidRDefault="003A33EB">
      <w:pPr>
        <w:spacing w:after="0" w:line="360" w:lineRule="auto"/>
        <w:jc w:val="center"/>
        <w:rPr>
          <w:sz w:val="28"/>
          <w:szCs w:val="28"/>
        </w:rPr>
      </w:pPr>
    </w:p>
    <w:p w14:paraId="66A08171" w14:textId="77777777" w:rsidR="003A33EB" w:rsidRDefault="003A33EB">
      <w:pPr>
        <w:spacing w:after="0" w:line="360" w:lineRule="auto"/>
        <w:jc w:val="center"/>
        <w:rPr>
          <w:sz w:val="28"/>
          <w:szCs w:val="28"/>
        </w:rPr>
      </w:pPr>
    </w:p>
    <w:p w14:paraId="3692C8BB" w14:textId="77777777" w:rsidR="003A33EB" w:rsidRDefault="003A33EB">
      <w:pPr>
        <w:spacing w:after="0" w:line="360" w:lineRule="auto"/>
        <w:jc w:val="center"/>
        <w:rPr>
          <w:sz w:val="28"/>
          <w:szCs w:val="28"/>
        </w:rPr>
      </w:pPr>
    </w:p>
    <w:p w14:paraId="382B915D" w14:textId="77777777" w:rsidR="003A33EB" w:rsidRDefault="003A33EB">
      <w:pPr>
        <w:spacing w:after="0" w:line="360" w:lineRule="auto"/>
        <w:jc w:val="center"/>
        <w:rPr>
          <w:sz w:val="28"/>
          <w:szCs w:val="28"/>
        </w:rPr>
      </w:pPr>
    </w:p>
    <w:p w14:paraId="7A74780B" w14:textId="77777777" w:rsidR="003A33EB" w:rsidRDefault="003A33EB">
      <w:pPr>
        <w:spacing w:after="0" w:line="360" w:lineRule="auto"/>
        <w:jc w:val="center"/>
        <w:rPr>
          <w:sz w:val="28"/>
          <w:szCs w:val="28"/>
        </w:rPr>
      </w:pPr>
    </w:p>
    <w:p w14:paraId="612E4757" w14:textId="77777777" w:rsidR="003A33EB" w:rsidRDefault="003A33EB">
      <w:pPr>
        <w:spacing w:after="0" w:line="360" w:lineRule="auto"/>
        <w:jc w:val="center"/>
        <w:rPr>
          <w:sz w:val="28"/>
          <w:szCs w:val="28"/>
        </w:rPr>
      </w:pPr>
    </w:p>
    <w:p w14:paraId="4773AC7F" w14:textId="77777777" w:rsidR="003A33EB" w:rsidRDefault="003738BB">
      <w:pPr>
        <w:spacing w:after="0" w:line="360" w:lineRule="auto"/>
        <w:jc w:val="center"/>
        <w:rPr>
          <w:sz w:val="28"/>
          <w:szCs w:val="28"/>
        </w:rPr>
      </w:pPr>
      <w:r>
        <w:rPr>
          <w:sz w:val="28"/>
          <w:szCs w:val="28"/>
        </w:rPr>
        <w:t>Bachelor of Science Special (Hons) Degree in Information Technology</w:t>
      </w:r>
    </w:p>
    <w:p w14:paraId="3BAD6073" w14:textId="77777777" w:rsidR="003A33EB" w:rsidRDefault="003A33EB">
      <w:pPr>
        <w:spacing w:after="0" w:line="360" w:lineRule="auto"/>
        <w:jc w:val="center"/>
        <w:rPr>
          <w:sz w:val="32"/>
          <w:szCs w:val="32"/>
        </w:rPr>
      </w:pPr>
    </w:p>
    <w:p w14:paraId="0559ED3A" w14:textId="77777777" w:rsidR="003A33EB" w:rsidRDefault="003738BB">
      <w:pPr>
        <w:spacing w:after="0" w:line="360" w:lineRule="auto"/>
        <w:jc w:val="center"/>
        <w:rPr>
          <w:sz w:val="28"/>
          <w:szCs w:val="28"/>
        </w:rPr>
      </w:pPr>
      <w:r>
        <w:rPr>
          <w:sz w:val="28"/>
          <w:szCs w:val="28"/>
        </w:rPr>
        <w:t>Sri Lanka Institute of Information Technology</w:t>
      </w:r>
    </w:p>
    <w:p w14:paraId="65EE8E8E" w14:textId="77777777" w:rsidR="003A33EB" w:rsidRDefault="003738BB">
      <w:pPr>
        <w:spacing w:after="0" w:line="360" w:lineRule="auto"/>
        <w:jc w:val="center"/>
        <w:rPr>
          <w:sz w:val="28"/>
          <w:szCs w:val="28"/>
        </w:rPr>
      </w:pPr>
      <w:r>
        <w:rPr>
          <w:sz w:val="28"/>
          <w:szCs w:val="28"/>
        </w:rPr>
        <w:t>Sri Lanka</w:t>
      </w:r>
    </w:p>
    <w:p w14:paraId="0BDFB82E" w14:textId="77777777" w:rsidR="003A33EB" w:rsidRDefault="003A33EB">
      <w:pPr>
        <w:spacing w:after="0" w:line="360" w:lineRule="auto"/>
        <w:jc w:val="center"/>
        <w:rPr>
          <w:sz w:val="28"/>
          <w:szCs w:val="28"/>
        </w:rPr>
      </w:pPr>
    </w:p>
    <w:p w14:paraId="20A960FA" w14:textId="77777777" w:rsidR="003A33EB" w:rsidRDefault="003A33EB">
      <w:pPr>
        <w:spacing w:after="0" w:line="360" w:lineRule="auto"/>
        <w:jc w:val="center"/>
        <w:rPr>
          <w:sz w:val="28"/>
          <w:szCs w:val="28"/>
        </w:rPr>
      </w:pPr>
    </w:p>
    <w:p w14:paraId="1CFA2D5D" w14:textId="77777777" w:rsidR="003A33EB" w:rsidRDefault="003A33EB">
      <w:pPr>
        <w:spacing w:after="0" w:line="360" w:lineRule="auto"/>
        <w:rPr>
          <w:sz w:val="28"/>
          <w:szCs w:val="28"/>
        </w:rPr>
      </w:pPr>
    </w:p>
    <w:p w14:paraId="44AB1AC2" w14:textId="77777777" w:rsidR="003A33EB" w:rsidRDefault="003738BB">
      <w:pPr>
        <w:spacing w:after="0" w:line="360" w:lineRule="auto"/>
        <w:jc w:val="center"/>
        <w:rPr>
          <w:sz w:val="28"/>
          <w:szCs w:val="28"/>
        </w:rPr>
      </w:pPr>
      <w:r>
        <w:rPr>
          <w:sz w:val="28"/>
          <w:szCs w:val="28"/>
        </w:rPr>
        <w:t>27</w:t>
      </w:r>
      <w:r>
        <w:rPr>
          <w:sz w:val="28"/>
          <w:szCs w:val="28"/>
          <w:vertAlign w:val="superscript"/>
        </w:rPr>
        <w:t>th</w:t>
      </w:r>
      <w:r>
        <w:rPr>
          <w:sz w:val="28"/>
          <w:szCs w:val="28"/>
        </w:rPr>
        <w:t xml:space="preserve"> March 201</w:t>
      </w:r>
      <w:r w:rsidR="00977A7B">
        <w:rPr>
          <w:sz w:val="28"/>
          <w:szCs w:val="28"/>
        </w:rPr>
        <w:t>8</w:t>
      </w:r>
    </w:p>
    <w:p w14:paraId="732E5360" w14:textId="77777777" w:rsidR="00977A7B" w:rsidRDefault="00977A7B">
      <w:pPr>
        <w:spacing w:after="0" w:line="360" w:lineRule="auto"/>
        <w:jc w:val="center"/>
        <w:rPr>
          <w:sz w:val="28"/>
          <w:szCs w:val="28"/>
        </w:rPr>
      </w:pPr>
    </w:p>
    <w:p w14:paraId="53416DFA" w14:textId="77777777" w:rsidR="00977A7B" w:rsidRDefault="00977A7B">
      <w:pPr>
        <w:spacing w:after="0" w:line="360" w:lineRule="auto"/>
        <w:jc w:val="center"/>
        <w:rPr>
          <w:sz w:val="28"/>
          <w:szCs w:val="28"/>
        </w:rPr>
      </w:pPr>
    </w:p>
    <w:p w14:paraId="10250370" w14:textId="77777777" w:rsidR="003A33EB" w:rsidRDefault="003738BB">
      <w:pPr>
        <w:spacing w:line="360" w:lineRule="auto"/>
        <w:jc w:val="center"/>
        <w:rPr>
          <w:b/>
          <w:sz w:val="32"/>
          <w:szCs w:val="32"/>
        </w:rPr>
      </w:pPr>
      <w:r>
        <w:rPr>
          <w:b/>
          <w:sz w:val="32"/>
          <w:szCs w:val="32"/>
        </w:rPr>
        <w:lastRenderedPageBreak/>
        <w:t xml:space="preserve">  </w:t>
      </w:r>
      <w:r w:rsidR="00977A7B" w:rsidRPr="00977A7B">
        <w:rPr>
          <w:b/>
          <w:sz w:val="32"/>
          <w:szCs w:val="32"/>
        </w:rPr>
        <w:t>Digitized Clinical Data Transfer using Digital Ledger</w:t>
      </w:r>
    </w:p>
    <w:p w14:paraId="77019D93" w14:textId="77777777" w:rsidR="003A33EB" w:rsidRDefault="003738BB">
      <w:pPr>
        <w:spacing w:after="0" w:line="360" w:lineRule="auto"/>
        <w:jc w:val="center"/>
        <w:rPr>
          <w:sz w:val="36"/>
          <w:szCs w:val="36"/>
        </w:rPr>
      </w:pPr>
      <w:r>
        <w:rPr>
          <w:sz w:val="32"/>
          <w:szCs w:val="32"/>
        </w:rPr>
        <w:t xml:space="preserve">Project </w:t>
      </w:r>
      <w:proofErr w:type="gramStart"/>
      <w:r>
        <w:rPr>
          <w:sz w:val="32"/>
          <w:szCs w:val="32"/>
        </w:rPr>
        <w:t>Id :</w:t>
      </w:r>
      <w:proofErr w:type="gramEnd"/>
    </w:p>
    <w:p w14:paraId="140711F5" w14:textId="77777777" w:rsidR="003A33EB" w:rsidRDefault="003A33EB">
      <w:pPr>
        <w:spacing w:line="360" w:lineRule="auto"/>
        <w:jc w:val="center"/>
        <w:rPr>
          <w:sz w:val="32"/>
          <w:szCs w:val="32"/>
        </w:rPr>
      </w:pPr>
    </w:p>
    <w:p w14:paraId="6E4899BA" w14:textId="77777777" w:rsidR="003A33EB" w:rsidRDefault="003A33EB">
      <w:pPr>
        <w:spacing w:line="360" w:lineRule="auto"/>
        <w:jc w:val="center"/>
        <w:rPr>
          <w:sz w:val="32"/>
          <w:szCs w:val="32"/>
        </w:rPr>
      </w:pPr>
    </w:p>
    <w:p w14:paraId="723E5779" w14:textId="77777777" w:rsidR="003A33EB" w:rsidRDefault="003A33EB">
      <w:pPr>
        <w:spacing w:after="0" w:line="360" w:lineRule="auto"/>
        <w:jc w:val="center"/>
        <w:rPr>
          <w:sz w:val="32"/>
          <w:szCs w:val="32"/>
        </w:rPr>
      </w:pPr>
    </w:p>
    <w:p w14:paraId="5CAEB42B" w14:textId="77777777" w:rsidR="003A33EB" w:rsidRDefault="003738BB">
      <w:pPr>
        <w:spacing w:after="0" w:line="360" w:lineRule="auto"/>
        <w:jc w:val="center"/>
        <w:rPr>
          <w:sz w:val="32"/>
          <w:szCs w:val="32"/>
        </w:rPr>
      </w:pPr>
      <w:r>
        <w:rPr>
          <w:sz w:val="32"/>
          <w:szCs w:val="32"/>
        </w:rPr>
        <w:t>Project Proposal Report</w:t>
      </w:r>
    </w:p>
    <w:p w14:paraId="3542AF29" w14:textId="77777777" w:rsidR="003A33EB" w:rsidRDefault="00977A7B">
      <w:pPr>
        <w:spacing w:after="0" w:line="276" w:lineRule="auto"/>
        <w:jc w:val="center"/>
        <w:rPr>
          <w:sz w:val="28"/>
          <w:szCs w:val="28"/>
        </w:rPr>
      </w:pPr>
      <w:r>
        <w:rPr>
          <w:sz w:val="28"/>
          <w:szCs w:val="28"/>
        </w:rPr>
        <w:t>Dias A.M.A.S</w:t>
      </w:r>
      <w:r w:rsidR="003738BB">
        <w:rPr>
          <w:sz w:val="28"/>
          <w:szCs w:val="28"/>
        </w:rPr>
        <w:t xml:space="preserve"> – IT1</w:t>
      </w:r>
      <w:r>
        <w:rPr>
          <w:sz w:val="28"/>
          <w:szCs w:val="28"/>
        </w:rPr>
        <w:t>5029928</w:t>
      </w:r>
    </w:p>
    <w:p w14:paraId="5A46940E" w14:textId="77777777" w:rsidR="003A33EB" w:rsidRDefault="003738BB">
      <w:pPr>
        <w:spacing w:after="0" w:line="276" w:lineRule="auto"/>
        <w:jc w:val="center"/>
        <w:rPr>
          <w:sz w:val="28"/>
          <w:szCs w:val="28"/>
        </w:rPr>
      </w:pPr>
      <w:r>
        <w:rPr>
          <w:sz w:val="28"/>
          <w:szCs w:val="28"/>
        </w:rPr>
        <w:t>W</w:t>
      </w:r>
      <w:r w:rsidR="00977A7B">
        <w:rPr>
          <w:sz w:val="28"/>
          <w:szCs w:val="28"/>
        </w:rPr>
        <w:t xml:space="preserve">.H.M.L.H </w:t>
      </w:r>
      <w:proofErr w:type="spellStart"/>
      <w:r w:rsidR="00977A7B">
        <w:rPr>
          <w:sz w:val="28"/>
          <w:szCs w:val="28"/>
        </w:rPr>
        <w:t>Bandara</w:t>
      </w:r>
      <w:proofErr w:type="spellEnd"/>
      <w:r>
        <w:rPr>
          <w:sz w:val="28"/>
          <w:szCs w:val="28"/>
        </w:rPr>
        <w:t xml:space="preserve"> – IT1</w:t>
      </w:r>
      <w:r w:rsidR="00977A7B">
        <w:rPr>
          <w:sz w:val="28"/>
          <w:szCs w:val="28"/>
        </w:rPr>
        <w:t>5110312</w:t>
      </w:r>
    </w:p>
    <w:p w14:paraId="60AAC6F5" w14:textId="77777777" w:rsidR="003A33EB" w:rsidRDefault="00977A7B">
      <w:pPr>
        <w:spacing w:after="0" w:line="276" w:lineRule="auto"/>
        <w:jc w:val="center"/>
        <w:rPr>
          <w:sz w:val="28"/>
          <w:szCs w:val="28"/>
        </w:rPr>
      </w:pPr>
      <w:proofErr w:type="spellStart"/>
      <w:r>
        <w:rPr>
          <w:sz w:val="28"/>
          <w:szCs w:val="28"/>
        </w:rPr>
        <w:t>Widanagamachchi</w:t>
      </w:r>
      <w:proofErr w:type="spellEnd"/>
      <w:r>
        <w:rPr>
          <w:sz w:val="28"/>
          <w:szCs w:val="28"/>
        </w:rPr>
        <w:t xml:space="preserve"> L.L</w:t>
      </w:r>
      <w:r w:rsidR="003738BB">
        <w:rPr>
          <w:sz w:val="28"/>
          <w:szCs w:val="28"/>
        </w:rPr>
        <w:t>–</w:t>
      </w:r>
      <w:r w:rsidR="003738BB" w:rsidRPr="00977A7B">
        <w:rPr>
          <w:sz w:val="28"/>
          <w:szCs w:val="28"/>
        </w:rPr>
        <w:t xml:space="preserve"> </w:t>
      </w:r>
      <w:r w:rsidRPr="00977A7B">
        <w:rPr>
          <w:sz w:val="28"/>
          <w:szCs w:val="28"/>
        </w:rPr>
        <w:t>IT15098474</w:t>
      </w:r>
    </w:p>
    <w:p w14:paraId="129F9819" w14:textId="77777777" w:rsidR="006C13A4" w:rsidRPr="008907B2" w:rsidRDefault="006C13A4" w:rsidP="006C13A4">
      <w:pPr>
        <w:jc w:val="center"/>
        <w:rPr>
          <w:rFonts w:ascii="Calibri" w:hAnsi="Calibri" w:cs="Calibri"/>
          <w:sz w:val="20"/>
          <w:szCs w:val="20"/>
        </w:rPr>
      </w:pPr>
      <w:proofErr w:type="spellStart"/>
      <w:r>
        <w:rPr>
          <w:sz w:val="28"/>
          <w:szCs w:val="28"/>
        </w:rPr>
        <w:t>Geekiyanage</w:t>
      </w:r>
      <w:proofErr w:type="spellEnd"/>
      <w:r>
        <w:rPr>
          <w:sz w:val="28"/>
          <w:szCs w:val="28"/>
        </w:rPr>
        <w:t xml:space="preserve"> C.L</w:t>
      </w:r>
      <w:r w:rsidR="003738BB">
        <w:rPr>
          <w:sz w:val="28"/>
          <w:szCs w:val="28"/>
        </w:rPr>
        <w:t xml:space="preserve"> –</w:t>
      </w:r>
      <w:r w:rsidRPr="006C13A4">
        <w:rPr>
          <w:sz w:val="28"/>
          <w:szCs w:val="28"/>
        </w:rPr>
        <w:t>IT13091880</w:t>
      </w:r>
    </w:p>
    <w:p w14:paraId="0F9AAA90" w14:textId="77777777" w:rsidR="003A33EB" w:rsidRDefault="003A33EB">
      <w:pPr>
        <w:spacing w:after="0" w:line="276" w:lineRule="auto"/>
        <w:jc w:val="center"/>
        <w:rPr>
          <w:sz w:val="28"/>
          <w:szCs w:val="28"/>
        </w:rPr>
      </w:pPr>
    </w:p>
    <w:p w14:paraId="3B8E019F" w14:textId="77777777" w:rsidR="003A33EB" w:rsidRDefault="003A33EB">
      <w:pPr>
        <w:spacing w:after="0" w:line="276" w:lineRule="auto"/>
        <w:jc w:val="center"/>
        <w:rPr>
          <w:sz w:val="28"/>
          <w:szCs w:val="28"/>
        </w:rPr>
      </w:pPr>
    </w:p>
    <w:p w14:paraId="51E10A27" w14:textId="77777777" w:rsidR="003A33EB" w:rsidRDefault="003738BB">
      <w:pPr>
        <w:spacing w:after="0" w:line="276" w:lineRule="auto"/>
        <w:jc w:val="center"/>
        <w:rPr>
          <w:sz w:val="28"/>
          <w:szCs w:val="28"/>
        </w:rPr>
      </w:pPr>
      <w:r w:rsidRPr="006C13A4">
        <w:rPr>
          <w:noProof/>
          <w:sz w:val="28"/>
          <w:szCs w:val="28"/>
        </w:rPr>
        <w:t>Supervisor:</w:t>
      </w:r>
      <w:r>
        <w:rPr>
          <w:sz w:val="28"/>
          <w:szCs w:val="28"/>
        </w:rPr>
        <w:t xml:space="preserve"> Mr.</w:t>
      </w:r>
      <w:r w:rsidR="006C13A4" w:rsidRPr="006C13A4">
        <w:rPr>
          <w:sz w:val="20"/>
          <w:szCs w:val="20"/>
        </w:rPr>
        <w:t xml:space="preserve"> </w:t>
      </w:r>
      <w:proofErr w:type="spellStart"/>
      <w:r w:rsidR="006C13A4" w:rsidRPr="006C13A4">
        <w:rPr>
          <w:sz w:val="28"/>
          <w:szCs w:val="28"/>
        </w:rPr>
        <w:t>Lakmal</w:t>
      </w:r>
      <w:proofErr w:type="spellEnd"/>
      <w:r w:rsidR="006C13A4" w:rsidRPr="006C13A4">
        <w:rPr>
          <w:sz w:val="28"/>
          <w:szCs w:val="28"/>
        </w:rPr>
        <w:t xml:space="preserve"> </w:t>
      </w:r>
      <w:proofErr w:type="spellStart"/>
      <w:r w:rsidR="006C13A4" w:rsidRPr="006C13A4">
        <w:rPr>
          <w:sz w:val="28"/>
          <w:szCs w:val="28"/>
        </w:rPr>
        <w:t>Rupasinghe</w:t>
      </w:r>
      <w:proofErr w:type="spellEnd"/>
    </w:p>
    <w:p w14:paraId="414F4865" w14:textId="77777777" w:rsidR="003A33EB" w:rsidRDefault="003A33EB">
      <w:pPr>
        <w:spacing w:after="0" w:line="276" w:lineRule="auto"/>
        <w:jc w:val="center"/>
        <w:rPr>
          <w:sz w:val="32"/>
          <w:szCs w:val="32"/>
        </w:rPr>
      </w:pPr>
    </w:p>
    <w:p w14:paraId="19991672" w14:textId="77777777" w:rsidR="003A33EB" w:rsidRDefault="003A33EB">
      <w:pPr>
        <w:spacing w:after="0" w:line="276" w:lineRule="auto"/>
        <w:jc w:val="center"/>
        <w:rPr>
          <w:sz w:val="32"/>
          <w:szCs w:val="32"/>
        </w:rPr>
      </w:pPr>
    </w:p>
    <w:p w14:paraId="20FEDF65" w14:textId="77777777" w:rsidR="003A33EB" w:rsidRDefault="003A33EB">
      <w:pPr>
        <w:spacing w:after="0" w:line="276" w:lineRule="auto"/>
        <w:jc w:val="center"/>
        <w:rPr>
          <w:sz w:val="32"/>
          <w:szCs w:val="32"/>
        </w:rPr>
      </w:pPr>
    </w:p>
    <w:p w14:paraId="6CCCE035" w14:textId="77777777" w:rsidR="003A33EB" w:rsidRDefault="003738BB">
      <w:pPr>
        <w:spacing w:after="0" w:line="360" w:lineRule="auto"/>
        <w:jc w:val="center"/>
        <w:rPr>
          <w:sz w:val="28"/>
          <w:szCs w:val="28"/>
        </w:rPr>
      </w:pPr>
      <w:r>
        <w:rPr>
          <w:sz w:val="28"/>
          <w:szCs w:val="28"/>
        </w:rPr>
        <w:t>Bachelor of Science Special (Hons) Degree in Information Technology</w:t>
      </w:r>
    </w:p>
    <w:p w14:paraId="0AC24C24" w14:textId="77777777" w:rsidR="003A33EB" w:rsidRDefault="003A33EB">
      <w:pPr>
        <w:tabs>
          <w:tab w:val="left" w:pos="7893"/>
        </w:tabs>
        <w:spacing w:after="0" w:line="360" w:lineRule="auto"/>
        <w:jc w:val="center"/>
        <w:rPr>
          <w:sz w:val="32"/>
          <w:szCs w:val="32"/>
        </w:rPr>
      </w:pPr>
    </w:p>
    <w:p w14:paraId="5AEFB05B" w14:textId="77777777" w:rsidR="003A33EB" w:rsidRDefault="003738BB">
      <w:pPr>
        <w:tabs>
          <w:tab w:val="left" w:pos="7893"/>
        </w:tabs>
        <w:spacing w:after="0" w:line="360" w:lineRule="auto"/>
        <w:jc w:val="center"/>
        <w:rPr>
          <w:sz w:val="28"/>
          <w:szCs w:val="28"/>
        </w:rPr>
      </w:pPr>
      <w:r>
        <w:rPr>
          <w:sz w:val="28"/>
          <w:szCs w:val="28"/>
        </w:rPr>
        <w:t>Department of Software Engineering</w:t>
      </w:r>
    </w:p>
    <w:p w14:paraId="384D8480" w14:textId="77777777" w:rsidR="003A33EB" w:rsidRDefault="003A33EB">
      <w:pPr>
        <w:spacing w:after="0" w:line="360" w:lineRule="auto"/>
        <w:jc w:val="center"/>
        <w:rPr>
          <w:sz w:val="28"/>
          <w:szCs w:val="28"/>
        </w:rPr>
      </w:pPr>
    </w:p>
    <w:p w14:paraId="10E0FC7E" w14:textId="77777777" w:rsidR="003A33EB" w:rsidRDefault="003738BB">
      <w:pPr>
        <w:spacing w:after="0" w:line="360" w:lineRule="auto"/>
        <w:jc w:val="center"/>
        <w:rPr>
          <w:sz w:val="28"/>
          <w:szCs w:val="28"/>
        </w:rPr>
      </w:pPr>
      <w:r>
        <w:rPr>
          <w:sz w:val="28"/>
          <w:szCs w:val="28"/>
        </w:rPr>
        <w:t>Sri Lanka Institute of Information Technology</w:t>
      </w:r>
    </w:p>
    <w:p w14:paraId="22432705" w14:textId="77777777" w:rsidR="003A33EB" w:rsidRDefault="003738BB">
      <w:pPr>
        <w:spacing w:after="0" w:line="360" w:lineRule="auto"/>
        <w:jc w:val="center"/>
        <w:rPr>
          <w:sz w:val="28"/>
          <w:szCs w:val="28"/>
        </w:rPr>
      </w:pPr>
      <w:r>
        <w:rPr>
          <w:sz w:val="28"/>
          <w:szCs w:val="28"/>
        </w:rPr>
        <w:t>Sri Lanka</w:t>
      </w:r>
    </w:p>
    <w:p w14:paraId="053CBBF8" w14:textId="77777777" w:rsidR="003A33EB" w:rsidRDefault="003A33EB">
      <w:pPr>
        <w:spacing w:after="0" w:line="360" w:lineRule="auto"/>
        <w:rPr>
          <w:sz w:val="32"/>
          <w:szCs w:val="32"/>
        </w:rPr>
      </w:pPr>
    </w:p>
    <w:p w14:paraId="0603C1B5" w14:textId="77777777" w:rsidR="003A33EB" w:rsidRDefault="003A33EB">
      <w:pPr>
        <w:spacing w:after="0" w:line="360" w:lineRule="auto"/>
        <w:jc w:val="center"/>
        <w:rPr>
          <w:sz w:val="28"/>
          <w:szCs w:val="28"/>
        </w:rPr>
      </w:pPr>
    </w:p>
    <w:p w14:paraId="592B0176" w14:textId="77777777" w:rsidR="00DC0404" w:rsidRDefault="003738BB" w:rsidP="00DC0404">
      <w:pPr>
        <w:spacing w:after="0" w:line="360" w:lineRule="auto"/>
        <w:jc w:val="center"/>
        <w:rPr>
          <w:sz w:val="28"/>
          <w:szCs w:val="28"/>
        </w:rPr>
      </w:pPr>
      <w:r>
        <w:rPr>
          <w:sz w:val="28"/>
          <w:szCs w:val="28"/>
        </w:rPr>
        <w:t>March 201</w:t>
      </w:r>
      <w:r w:rsidR="00DC0404">
        <w:rPr>
          <w:sz w:val="28"/>
          <w:szCs w:val="28"/>
        </w:rPr>
        <w:t>8</w:t>
      </w:r>
    </w:p>
    <w:p w14:paraId="61E3FB5C" w14:textId="77777777" w:rsidR="00DC0404" w:rsidRDefault="00DC0404" w:rsidP="00DC0404">
      <w:pPr>
        <w:spacing w:after="0" w:line="360" w:lineRule="auto"/>
        <w:jc w:val="center"/>
        <w:rPr>
          <w:sz w:val="28"/>
          <w:szCs w:val="28"/>
        </w:rPr>
      </w:pPr>
    </w:p>
    <w:p w14:paraId="022EDD0E" w14:textId="77777777" w:rsidR="00DC0404" w:rsidRDefault="00DC0404" w:rsidP="00DC0404">
      <w:pPr>
        <w:spacing w:after="0" w:line="360" w:lineRule="auto"/>
        <w:jc w:val="center"/>
        <w:rPr>
          <w:sz w:val="28"/>
          <w:szCs w:val="28"/>
        </w:rPr>
      </w:pPr>
    </w:p>
    <w:p w14:paraId="5AE31363" w14:textId="77777777" w:rsidR="003A33EB" w:rsidRDefault="003738BB" w:rsidP="00DC0404">
      <w:pPr>
        <w:spacing w:after="0" w:line="360" w:lineRule="auto"/>
        <w:jc w:val="center"/>
        <w:rPr>
          <w:b/>
          <w:sz w:val="28"/>
          <w:szCs w:val="28"/>
        </w:rPr>
      </w:pPr>
      <w:r>
        <w:rPr>
          <w:b/>
          <w:sz w:val="28"/>
          <w:szCs w:val="28"/>
        </w:rPr>
        <w:lastRenderedPageBreak/>
        <w:t>DECLARATION</w:t>
      </w:r>
    </w:p>
    <w:p w14:paraId="546BAABC" w14:textId="77777777" w:rsidR="003A33EB" w:rsidRDefault="003A33EB">
      <w:pPr>
        <w:pStyle w:val="Heading1"/>
        <w:spacing w:before="0"/>
        <w:rPr>
          <w:rFonts w:ascii="Times New Roman" w:eastAsia="Times New Roman" w:hAnsi="Times New Roman" w:cs="Times New Roman"/>
          <w:b/>
          <w:color w:val="000000"/>
          <w:sz w:val="28"/>
          <w:szCs w:val="28"/>
        </w:rPr>
      </w:pPr>
    </w:p>
    <w:p w14:paraId="4181E31C" w14:textId="77777777" w:rsidR="003A33EB" w:rsidRDefault="003738BB">
      <w:pPr>
        <w:spacing w:line="360" w:lineRule="auto"/>
        <w:jc w:val="both"/>
      </w:pPr>
      <w:r>
        <w:t>We declare that this is our own work and this proposal does not incorporate without acknowledgement any material previously submitted for a degree or diploma in any other university or Institute of higher learning and to the best of our knowledge and belief it does not contain any material previously published or written by another person except where the acknowledgement is made in the text.</w:t>
      </w:r>
    </w:p>
    <w:p w14:paraId="2EF289D5" w14:textId="77777777" w:rsidR="003A33EB" w:rsidRDefault="003A33EB">
      <w:pPr>
        <w:jc w:val="both"/>
      </w:pPr>
    </w:p>
    <w:p w14:paraId="299E6FFF" w14:textId="77777777" w:rsidR="003A33EB" w:rsidRDefault="003A33EB">
      <w:pPr>
        <w:spacing w:after="0" w:line="360" w:lineRule="auto"/>
        <w:jc w:val="center"/>
        <w:rPr>
          <w:sz w:val="28"/>
          <w:szCs w:val="28"/>
        </w:rPr>
      </w:pPr>
    </w:p>
    <w:tbl>
      <w:tblPr>
        <w:tblStyle w:val="a"/>
        <w:tblW w:w="83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1"/>
        <w:gridCol w:w="2528"/>
        <w:gridCol w:w="2809"/>
        <w:gridCol w:w="2528"/>
      </w:tblGrid>
      <w:tr w:rsidR="003A33EB" w14:paraId="00E3A898" w14:textId="77777777" w:rsidTr="00057A4A">
        <w:trPr>
          <w:trHeight w:val="385"/>
        </w:trPr>
        <w:tc>
          <w:tcPr>
            <w:tcW w:w="451" w:type="dxa"/>
          </w:tcPr>
          <w:p w14:paraId="3E3B4548" w14:textId="77777777" w:rsidR="003A33EB" w:rsidRDefault="003A33EB">
            <w:pPr>
              <w:spacing w:before="60" w:after="60"/>
            </w:pPr>
          </w:p>
        </w:tc>
        <w:tc>
          <w:tcPr>
            <w:tcW w:w="2528" w:type="dxa"/>
          </w:tcPr>
          <w:p w14:paraId="02DDA51D" w14:textId="77777777" w:rsidR="003A33EB" w:rsidRDefault="003738BB">
            <w:pPr>
              <w:spacing w:before="60" w:after="60"/>
              <w:jc w:val="center"/>
            </w:pPr>
            <w:r>
              <w:t>STUDENT NAME</w:t>
            </w:r>
          </w:p>
        </w:tc>
        <w:tc>
          <w:tcPr>
            <w:tcW w:w="2809" w:type="dxa"/>
          </w:tcPr>
          <w:p w14:paraId="0C1407BB" w14:textId="77777777" w:rsidR="003A33EB" w:rsidRDefault="003738BB">
            <w:pPr>
              <w:spacing w:before="60" w:after="60"/>
              <w:jc w:val="center"/>
            </w:pPr>
            <w:r>
              <w:t xml:space="preserve">STUDENT NO. </w:t>
            </w:r>
          </w:p>
        </w:tc>
        <w:tc>
          <w:tcPr>
            <w:tcW w:w="2528" w:type="dxa"/>
          </w:tcPr>
          <w:p w14:paraId="77793B44" w14:textId="77777777" w:rsidR="003A33EB" w:rsidRDefault="003738BB">
            <w:pPr>
              <w:spacing w:before="60" w:after="60"/>
              <w:jc w:val="center"/>
            </w:pPr>
            <w:r>
              <w:t>SIGNATURE</w:t>
            </w:r>
          </w:p>
        </w:tc>
      </w:tr>
      <w:tr w:rsidR="003A33EB" w14:paraId="62B8B772" w14:textId="77777777" w:rsidTr="00057A4A">
        <w:trPr>
          <w:trHeight w:val="593"/>
        </w:trPr>
        <w:tc>
          <w:tcPr>
            <w:tcW w:w="451" w:type="dxa"/>
          </w:tcPr>
          <w:p w14:paraId="38C76E04" w14:textId="77777777" w:rsidR="003A33EB" w:rsidRDefault="003738BB">
            <w:pPr>
              <w:jc w:val="center"/>
            </w:pPr>
            <w:r>
              <w:t>1</w:t>
            </w:r>
          </w:p>
        </w:tc>
        <w:tc>
          <w:tcPr>
            <w:tcW w:w="2528" w:type="dxa"/>
          </w:tcPr>
          <w:p w14:paraId="55D45C08" w14:textId="77777777" w:rsidR="003A33EB" w:rsidRDefault="00057A4A">
            <w:pPr>
              <w:rPr>
                <w:color w:val="BFBFBF"/>
              </w:rPr>
            </w:pPr>
            <w:r>
              <w:rPr>
                <w:sz w:val="28"/>
                <w:szCs w:val="28"/>
              </w:rPr>
              <w:t xml:space="preserve">Dias A.M.A.S </w:t>
            </w:r>
            <w:r w:rsidR="003738BB">
              <w:rPr>
                <w:color w:val="BFBFBF"/>
              </w:rPr>
              <w:t>(GROUP LEADER)</w:t>
            </w:r>
          </w:p>
        </w:tc>
        <w:tc>
          <w:tcPr>
            <w:tcW w:w="2809" w:type="dxa"/>
          </w:tcPr>
          <w:p w14:paraId="4EDB7646" w14:textId="77777777" w:rsidR="003A33EB" w:rsidRPr="00057A4A" w:rsidRDefault="00057A4A">
            <w:pPr>
              <w:jc w:val="center"/>
            </w:pPr>
            <w:r w:rsidRPr="00057A4A">
              <w:t>IT15029928</w:t>
            </w:r>
          </w:p>
        </w:tc>
        <w:tc>
          <w:tcPr>
            <w:tcW w:w="2528" w:type="dxa"/>
          </w:tcPr>
          <w:p w14:paraId="54552D53" w14:textId="77777777" w:rsidR="003A33EB" w:rsidRDefault="003A33EB">
            <w:pPr>
              <w:jc w:val="center"/>
            </w:pPr>
          </w:p>
        </w:tc>
      </w:tr>
      <w:tr w:rsidR="003A33EB" w14:paraId="55AEBB9C" w14:textId="77777777" w:rsidTr="00057A4A">
        <w:trPr>
          <w:trHeight w:val="622"/>
        </w:trPr>
        <w:tc>
          <w:tcPr>
            <w:tcW w:w="451" w:type="dxa"/>
          </w:tcPr>
          <w:p w14:paraId="636278A3" w14:textId="77777777" w:rsidR="003A33EB" w:rsidRDefault="003738BB">
            <w:pPr>
              <w:jc w:val="center"/>
            </w:pPr>
            <w:r>
              <w:t>2</w:t>
            </w:r>
          </w:p>
        </w:tc>
        <w:tc>
          <w:tcPr>
            <w:tcW w:w="2528" w:type="dxa"/>
          </w:tcPr>
          <w:p w14:paraId="53BAF874" w14:textId="77777777" w:rsidR="003A33EB" w:rsidRPr="00057A4A" w:rsidRDefault="00057A4A">
            <w:r w:rsidRPr="00057A4A">
              <w:t xml:space="preserve">W.H.M.L.H </w:t>
            </w:r>
            <w:proofErr w:type="spellStart"/>
            <w:r w:rsidRPr="00057A4A">
              <w:t>Bandara</w:t>
            </w:r>
            <w:proofErr w:type="spellEnd"/>
            <w:r w:rsidRPr="00057A4A">
              <w:t xml:space="preserve"> </w:t>
            </w:r>
          </w:p>
        </w:tc>
        <w:tc>
          <w:tcPr>
            <w:tcW w:w="2809" w:type="dxa"/>
          </w:tcPr>
          <w:p w14:paraId="46DA61EB" w14:textId="77777777" w:rsidR="003A33EB" w:rsidRPr="00057A4A" w:rsidRDefault="00057A4A">
            <w:pPr>
              <w:jc w:val="center"/>
            </w:pPr>
            <w:r w:rsidRPr="00057A4A">
              <w:t>IT15110312</w:t>
            </w:r>
          </w:p>
        </w:tc>
        <w:tc>
          <w:tcPr>
            <w:tcW w:w="2528" w:type="dxa"/>
          </w:tcPr>
          <w:p w14:paraId="42EB3DCD" w14:textId="77777777" w:rsidR="003A33EB" w:rsidRDefault="003A33EB">
            <w:pPr>
              <w:jc w:val="center"/>
            </w:pPr>
          </w:p>
        </w:tc>
      </w:tr>
      <w:tr w:rsidR="003A33EB" w14:paraId="43A729B1" w14:textId="77777777" w:rsidTr="00057A4A">
        <w:trPr>
          <w:trHeight w:val="548"/>
        </w:trPr>
        <w:tc>
          <w:tcPr>
            <w:tcW w:w="451" w:type="dxa"/>
          </w:tcPr>
          <w:p w14:paraId="2B603D38" w14:textId="77777777" w:rsidR="003A33EB" w:rsidRDefault="003738BB">
            <w:pPr>
              <w:jc w:val="center"/>
            </w:pPr>
            <w:r>
              <w:t>3</w:t>
            </w:r>
          </w:p>
        </w:tc>
        <w:tc>
          <w:tcPr>
            <w:tcW w:w="2528" w:type="dxa"/>
          </w:tcPr>
          <w:p w14:paraId="26195640" w14:textId="77777777" w:rsidR="003A33EB" w:rsidRPr="00057A4A" w:rsidRDefault="00057A4A">
            <w:proofErr w:type="spellStart"/>
            <w:r w:rsidRPr="00057A4A">
              <w:t>Widanagamachchi</w:t>
            </w:r>
            <w:proofErr w:type="spellEnd"/>
            <w:r w:rsidRPr="00057A4A">
              <w:t xml:space="preserve"> L.L </w:t>
            </w:r>
          </w:p>
        </w:tc>
        <w:tc>
          <w:tcPr>
            <w:tcW w:w="2809" w:type="dxa"/>
          </w:tcPr>
          <w:p w14:paraId="350EA4FA" w14:textId="77777777" w:rsidR="003A33EB" w:rsidRPr="00057A4A" w:rsidRDefault="00057A4A">
            <w:pPr>
              <w:jc w:val="center"/>
            </w:pPr>
            <w:r w:rsidRPr="00057A4A">
              <w:t>IT15098474</w:t>
            </w:r>
          </w:p>
        </w:tc>
        <w:tc>
          <w:tcPr>
            <w:tcW w:w="2528" w:type="dxa"/>
          </w:tcPr>
          <w:p w14:paraId="0DDBC87D" w14:textId="77777777" w:rsidR="003A33EB" w:rsidRDefault="003A33EB">
            <w:pPr>
              <w:jc w:val="center"/>
            </w:pPr>
          </w:p>
        </w:tc>
      </w:tr>
      <w:tr w:rsidR="003A33EB" w14:paraId="616B529E" w14:textId="77777777" w:rsidTr="00057A4A">
        <w:trPr>
          <w:trHeight w:val="533"/>
        </w:trPr>
        <w:tc>
          <w:tcPr>
            <w:tcW w:w="451" w:type="dxa"/>
          </w:tcPr>
          <w:p w14:paraId="7EF753AC" w14:textId="77777777" w:rsidR="003A33EB" w:rsidRDefault="003738BB">
            <w:pPr>
              <w:jc w:val="center"/>
            </w:pPr>
            <w:r>
              <w:t>4</w:t>
            </w:r>
          </w:p>
        </w:tc>
        <w:tc>
          <w:tcPr>
            <w:tcW w:w="2528" w:type="dxa"/>
          </w:tcPr>
          <w:p w14:paraId="7151EEA8" w14:textId="77777777" w:rsidR="003A33EB" w:rsidRPr="00057A4A" w:rsidRDefault="00057A4A">
            <w:proofErr w:type="spellStart"/>
            <w:r w:rsidRPr="00057A4A">
              <w:t>Geekiyanage</w:t>
            </w:r>
            <w:proofErr w:type="spellEnd"/>
            <w:r w:rsidRPr="00057A4A">
              <w:t xml:space="preserve"> C. L</w:t>
            </w:r>
          </w:p>
        </w:tc>
        <w:tc>
          <w:tcPr>
            <w:tcW w:w="2809" w:type="dxa"/>
          </w:tcPr>
          <w:p w14:paraId="6F3DA8ED" w14:textId="77777777" w:rsidR="003A33EB" w:rsidRPr="00057A4A" w:rsidRDefault="00057A4A">
            <w:pPr>
              <w:jc w:val="center"/>
            </w:pPr>
            <w:r w:rsidRPr="00057A4A">
              <w:t>IT13091880</w:t>
            </w:r>
          </w:p>
        </w:tc>
        <w:tc>
          <w:tcPr>
            <w:tcW w:w="2528" w:type="dxa"/>
          </w:tcPr>
          <w:p w14:paraId="2B867CB7" w14:textId="77777777" w:rsidR="003A33EB" w:rsidRDefault="003A33EB">
            <w:pPr>
              <w:jc w:val="center"/>
            </w:pPr>
          </w:p>
        </w:tc>
      </w:tr>
    </w:tbl>
    <w:p w14:paraId="6D4D64F1" w14:textId="77777777" w:rsidR="003A33EB" w:rsidRDefault="003A33EB">
      <w:pPr>
        <w:spacing w:after="0" w:line="360" w:lineRule="auto"/>
        <w:jc w:val="center"/>
        <w:rPr>
          <w:sz w:val="28"/>
          <w:szCs w:val="28"/>
        </w:rPr>
      </w:pPr>
    </w:p>
    <w:p w14:paraId="4D2660D2" w14:textId="77777777" w:rsidR="003A33EB" w:rsidRDefault="003A33EB">
      <w:pPr>
        <w:spacing w:after="0" w:line="276" w:lineRule="auto"/>
        <w:jc w:val="center"/>
        <w:rPr>
          <w:sz w:val="28"/>
          <w:szCs w:val="28"/>
        </w:rPr>
      </w:pPr>
    </w:p>
    <w:p w14:paraId="545D2816" w14:textId="77777777" w:rsidR="003A33EB" w:rsidRDefault="003738BB">
      <w:pPr>
        <w:spacing w:after="0" w:line="276" w:lineRule="auto"/>
      </w:pPr>
      <w:r>
        <w:t>The above candidates are carrying out research for the undergraduate Dissertation under my supervision.</w:t>
      </w:r>
    </w:p>
    <w:p w14:paraId="14D7BEFE" w14:textId="77777777" w:rsidR="003A33EB" w:rsidRDefault="003A33EB">
      <w:pPr>
        <w:spacing w:after="0" w:line="276" w:lineRule="auto"/>
      </w:pPr>
    </w:p>
    <w:p w14:paraId="33C6D870" w14:textId="77777777" w:rsidR="003A33EB" w:rsidRDefault="003738BB">
      <w:pPr>
        <w:spacing w:after="0" w:line="360" w:lineRule="auto"/>
      </w:pPr>
      <w:r>
        <w:t xml:space="preserve">Name of supervisor: Mr. </w:t>
      </w:r>
      <w:proofErr w:type="spellStart"/>
      <w:r w:rsidR="00057A4A" w:rsidRPr="006C13A4">
        <w:rPr>
          <w:sz w:val="28"/>
          <w:szCs w:val="28"/>
        </w:rPr>
        <w:t>Lakmal</w:t>
      </w:r>
      <w:proofErr w:type="spellEnd"/>
      <w:r w:rsidR="00057A4A" w:rsidRPr="006C13A4">
        <w:rPr>
          <w:sz w:val="28"/>
          <w:szCs w:val="28"/>
        </w:rPr>
        <w:t xml:space="preserve"> </w:t>
      </w:r>
      <w:proofErr w:type="spellStart"/>
      <w:r w:rsidR="00057A4A" w:rsidRPr="006C13A4">
        <w:rPr>
          <w:sz w:val="28"/>
          <w:szCs w:val="28"/>
        </w:rPr>
        <w:t>Rupasinghe</w:t>
      </w:r>
      <w:proofErr w:type="spellEnd"/>
    </w:p>
    <w:p w14:paraId="6E6A0312" w14:textId="77777777" w:rsidR="003A33EB" w:rsidRDefault="003738BB">
      <w:pPr>
        <w:spacing w:after="0" w:line="276" w:lineRule="auto"/>
      </w:pPr>
      <w:r>
        <w:t>Signature of supervisor:</w:t>
      </w:r>
      <w:r>
        <w:tab/>
      </w:r>
      <w:r>
        <w:tab/>
      </w:r>
      <w:r>
        <w:tab/>
      </w:r>
      <w:r>
        <w:tab/>
      </w:r>
      <w:r>
        <w:tab/>
        <w:t>Date:</w:t>
      </w:r>
      <w:r>
        <w:tab/>
      </w:r>
      <w:r>
        <w:tab/>
      </w:r>
      <w:r>
        <w:tab/>
      </w:r>
      <w:r>
        <w:tab/>
      </w:r>
      <w:r>
        <w:tab/>
      </w:r>
      <w:r>
        <w:tab/>
      </w:r>
      <w:r>
        <w:tab/>
      </w:r>
    </w:p>
    <w:p w14:paraId="7404C731" w14:textId="77777777" w:rsidR="003A33EB" w:rsidRDefault="003A33EB">
      <w:pPr>
        <w:spacing w:after="0" w:line="276" w:lineRule="auto"/>
      </w:pPr>
    </w:p>
    <w:p w14:paraId="765A942A" w14:textId="77777777" w:rsidR="003A33EB" w:rsidRDefault="003A33EB">
      <w:pPr>
        <w:spacing w:after="0" w:line="276" w:lineRule="auto"/>
        <w:jc w:val="center"/>
        <w:rPr>
          <w:sz w:val="28"/>
          <w:szCs w:val="28"/>
        </w:rPr>
      </w:pPr>
    </w:p>
    <w:p w14:paraId="0BF308B8" w14:textId="77777777" w:rsidR="003A33EB" w:rsidRDefault="003A33EB">
      <w:pPr>
        <w:spacing w:after="0" w:line="276" w:lineRule="auto"/>
        <w:jc w:val="center"/>
        <w:rPr>
          <w:sz w:val="28"/>
          <w:szCs w:val="28"/>
        </w:rPr>
      </w:pPr>
    </w:p>
    <w:p w14:paraId="05A23F42" w14:textId="77777777" w:rsidR="003A33EB" w:rsidRDefault="003A33EB">
      <w:pPr>
        <w:spacing w:after="0" w:line="276" w:lineRule="auto"/>
        <w:jc w:val="center"/>
        <w:rPr>
          <w:sz w:val="28"/>
          <w:szCs w:val="28"/>
        </w:rPr>
      </w:pPr>
    </w:p>
    <w:p w14:paraId="3C61743C" w14:textId="77777777" w:rsidR="003A33EB" w:rsidRDefault="003A33EB">
      <w:pPr>
        <w:spacing w:after="0" w:line="276" w:lineRule="auto"/>
        <w:jc w:val="center"/>
        <w:rPr>
          <w:sz w:val="28"/>
          <w:szCs w:val="28"/>
        </w:rPr>
      </w:pPr>
    </w:p>
    <w:p w14:paraId="01B4F08D" w14:textId="77777777" w:rsidR="003A33EB" w:rsidRDefault="003A33EB">
      <w:pPr>
        <w:spacing w:after="0" w:line="276" w:lineRule="auto"/>
        <w:jc w:val="center"/>
        <w:rPr>
          <w:sz w:val="28"/>
          <w:szCs w:val="28"/>
        </w:rPr>
      </w:pPr>
    </w:p>
    <w:p w14:paraId="157D0108" w14:textId="77777777" w:rsidR="003A33EB" w:rsidRDefault="003A33EB">
      <w:pPr>
        <w:rPr>
          <w:sz w:val="36"/>
          <w:szCs w:val="36"/>
        </w:rPr>
      </w:pPr>
    </w:p>
    <w:p w14:paraId="779D3F09" w14:textId="77777777" w:rsidR="003A33EB" w:rsidRDefault="003A33EB">
      <w:pPr>
        <w:rPr>
          <w:sz w:val="36"/>
          <w:szCs w:val="36"/>
        </w:rPr>
      </w:pPr>
    </w:p>
    <w:p w14:paraId="668836C6" w14:textId="77777777" w:rsidR="003A33EB" w:rsidRDefault="003738BB">
      <w:pPr>
        <w:pStyle w:val="Heading1"/>
        <w:rPr>
          <w:rFonts w:ascii="Times New Roman" w:eastAsia="Times New Roman" w:hAnsi="Times New Roman" w:cs="Times New Roman"/>
          <w:b/>
          <w:color w:val="000000"/>
          <w:sz w:val="28"/>
          <w:szCs w:val="28"/>
        </w:rPr>
      </w:pPr>
      <w:bookmarkStart w:id="0" w:name="_Toc508738914"/>
      <w:r>
        <w:rPr>
          <w:rFonts w:ascii="Times New Roman" w:eastAsia="Times New Roman" w:hAnsi="Times New Roman" w:cs="Times New Roman"/>
          <w:b/>
          <w:color w:val="000000"/>
          <w:sz w:val="28"/>
          <w:szCs w:val="28"/>
        </w:rPr>
        <w:lastRenderedPageBreak/>
        <w:t>ABSTRACT</w:t>
      </w:r>
      <w:bookmarkEnd w:id="0"/>
    </w:p>
    <w:p w14:paraId="12AA4989" w14:textId="77777777" w:rsidR="003A33EB" w:rsidRDefault="003A33EB">
      <w:pPr>
        <w:rPr>
          <w:b/>
          <w:sz w:val="36"/>
          <w:szCs w:val="36"/>
        </w:rPr>
      </w:pPr>
    </w:p>
    <w:p w14:paraId="29D3CD0F" w14:textId="77777777" w:rsidR="003A33EB" w:rsidRDefault="003A33EB">
      <w:pPr>
        <w:jc w:val="center"/>
        <w:rPr>
          <w:b/>
          <w:sz w:val="36"/>
          <w:szCs w:val="36"/>
        </w:rPr>
      </w:pPr>
    </w:p>
    <w:p w14:paraId="3D6E8C72" w14:textId="77777777" w:rsidR="003A33EB" w:rsidRDefault="003A33EB">
      <w:pPr>
        <w:jc w:val="center"/>
        <w:rPr>
          <w:b/>
          <w:sz w:val="36"/>
          <w:szCs w:val="36"/>
        </w:rPr>
      </w:pPr>
    </w:p>
    <w:p w14:paraId="550EBCA4" w14:textId="77777777" w:rsidR="003A33EB" w:rsidRDefault="003A33EB">
      <w:pPr>
        <w:jc w:val="center"/>
        <w:rPr>
          <w:b/>
          <w:sz w:val="36"/>
          <w:szCs w:val="36"/>
        </w:rPr>
      </w:pPr>
    </w:p>
    <w:p w14:paraId="3167C781" w14:textId="77777777" w:rsidR="003A33EB" w:rsidRDefault="003A33EB">
      <w:pPr>
        <w:jc w:val="center"/>
        <w:rPr>
          <w:b/>
          <w:sz w:val="36"/>
          <w:szCs w:val="36"/>
        </w:rPr>
      </w:pPr>
    </w:p>
    <w:p w14:paraId="755D773A" w14:textId="77777777" w:rsidR="003A33EB" w:rsidRDefault="003A33EB">
      <w:pPr>
        <w:jc w:val="center"/>
        <w:rPr>
          <w:b/>
          <w:sz w:val="36"/>
          <w:szCs w:val="36"/>
        </w:rPr>
      </w:pPr>
    </w:p>
    <w:p w14:paraId="1DB3E455" w14:textId="77777777" w:rsidR="003A33EB" w:rsidRDefault="003A33EB">
      <w:pPr>
        <w:jc w:val="center"/>
        <w:rPr>
          <w:b/>
          <w:sz w:val="36"/>
          <w:szCs w:val="36"/>
        </w:rPr>
      </w:pPr>
    </w:p>
    <w:p w14:paraId="194B58E3" w14:textId="77777777" w:rsidR="003A33EB" w:rsidRDefault="003A33EB">
      <w:pPr>
        <w:jc w:val="center"/>
        <w:rPr>
          <w:b/>
          <w:sz w:val="36"/>
          <w:szCs w:val="36"/>
        </w:rPr>
      </w:pPr>
    </w:p>
    <w:p w14:paraId="7A9DC54B" w14:textId="77777777" w:rsidR="003A33EB" w:rsidRDefault="003A33EB">
      <w:pPr>
        <w:jc w:val="center"/>
        <w:rPr>
          <w:b/>
          <w:sz w:val="36"/>
          <w:szCs w:val="36"/>
        </w:rPr>
      </w:pPr>
    </w:p>
    <w:p w14:paraId="11A6BD5E" w14:textId="77777777" w:rsidR="003A33EB" w:rsidRDefault="003A33EB">
      <w:pPr>
        <w:jc w:val="center"/>
        <w:rPr>
          <w:b/>
          <w:sz w:val="36"/>
          <w:szCs w:val="36"/>
        </w:rPr>
      </w:pPr>
    </w:p>
    <w:p w14:paraId="44BB8103" w14:textId="77777777" w:rsidR="003A33EB" w:rsidRDefault="003A33EB">
      <w:pPr>
        <w:jc w:val="center"/>
        <w:rPr>
          <w:b/>
          <w:sz w:val="36"/>
          <w:szCs w:val="36"/>
        </w:rPr>
      </w:pPr>
    </w:p>
    <w:p w14:paraId="68511CF7" w14:textId="77777777" w:rsidR="003A33EB" w:rsidRDefault="003A33EB">
      <w:pPr>
        <w:jc w:val="center"/>
        <w:rPr>
          <w:b/>
          <w:sz w:val="36"/>
          <w:szCs w:val="36"/>
        </w:rPr>
      </w:pPr>
    </w:p>
    <w:p w14:paraId="0AD11782" w14:textId="77777777" w:rsidR="003A33EB" w:rsidRDefault="003A33EB">
      <w:pPr>
        <w:jc w:val="center"/>
        <w:rPr>
          <w:b/>
          <w:sz w:val="36"/>
          <w:szCs w:val="36"/>
        </w:rPr>
      </w:pPr>
    </w:p>
    <w:p w14:paraId="127F9FA9" w14:textId="77777777" w:rsidR="003A33EB" w:rsidRDefault="003A33EB">
      <w:pPr>
        <w:jc w:val="center"/>
        <w:rPr>
          <w:b/>
          <w:sz w:val="36"/>
          <w:szCs w:val="36"/>
        </w:rPr>
      </w:pPr>
    </w:p>
    <w:p w14:paraId="451CCA2C" w14:textId="77777777" w:rsidR="003A33EB" w:rsidRDefault="003A33EB">
      <w:pPr>
        <w:rPr>
          <w:b/>
          <w:sz w:val="36"/>
          <w:szCs w:val="36"/>
        </w:rPr>
      </w:pPr>
    </w:p>
    <w:p w14:paraId="7C84C12A" w14:textId="77777777" w:rsidR="003A33EB" w:rsidRDefault="003A33EB">
      <w:pPr>
        <w:jc w:val="center"/>
        <w:rPr>
          <w:b/>
          <w:sz w:val="36"/>
          <w:szCs w:val="36"/>
        </w:rPr>
      </w:pPr>
    </w:p>
    <w:p w14:paraId="0BF35788" w14:textId="77777777" w:rsidR="003A33EB" w:rsidRDefault="003A33EB">
      <w:pPr>
        <w:jc w:val="center"/>
        <w:rPr>
          <w:b/>
          <w:sz w:val="44"/>
          <w:szCs w:val="44"/>
        </w:rPr>
      </w:pPr>
    </w:p>
    <w:p w14:paraId="1171A5D8" w14:textId="77777777" w:rsidR="003A33EB" w:rsidRDefault="003A33EB">
      <w:pPr>
        <w:jc w:val="both"/>
      </w:pPr>
    </w:p>
    <w:p w14:paraId="4FF4141A" w14:textId="77777777" w:rsidR="003A33EB" w:rsidRDefault="003A33EB">
      <w:pPr>
        <w:jc w:val="both"/>
      </w:pPr>
    </w:p>
    <w:p w14:paraId="61B411F8" w14:textId="77777777" w:rsidR="003A33EB" w:rsidRDefault="003A33EB">
      <w:pPr>
        <w:jc w:val="both"/>
      </w:pPr>
    </w:p>
    <w:p w14:paraId="54223FD8" w14:textId="77777777" w:rsidR="003A33EB" w:rsidRDefault="003A33EB">
      <w:pPr>
        <w:jc w:val="both"/>
      </w:pPr>
    </w:p>
    <w:p w14:paraId="40F818C3" w14:textId="77777777" w:rsidR="003A33EB" w:rsidRDefault="003A33EB">
      <w:pPr>
        <w:jc w:val="both"/>
      </w:pPr>
    </w:p>
    <w:p w14:paraId="08DABBC6" w14:textId="77777777" w:rsidR="003A33EB" w:rsidRDefault="003738BB">
      <w:pPr>
        <w:pStyle w:val="Heading2"/>
      </w:pPr>
      <w:bookmarkStart w:id="1" w:name="_Toc508738915"/>
      <w:r>
        <w:lastRenderedPageBreak/>
        <w:t>TABLE OF CONTENTS</w:t>
      </w:r>
      <w:bookmarkEnd w:id="1"/>
    </w:p>
    <w:p w14:paraId="4A62409E" w14:textId="77777777" w:rsidR="003A33EB" w:rsidRDefault="003A33EB">
      <w:pPr>
        <w:jc w:val="both"/>
      </w:pPr>
    </w:p>
    <w:sdt>
      <w:sdtPr>
        <w:id w:val="-85233909"/>
        <w:docPartObj>
          <w:docPartGallery w:val="Table of Contents"/>
          <w:docPartUnique/>
        </w:docPartObj>
      </w:sdtPr>
      <w:sdtEndPr/>
      <w:sdtContent>
        <w:p w14:paraId="14316723" w14:textId="3A1DADA1" w:rsidR="00A641DF" w:rsidRDefault="003738BB">
          <w:pPr>
            <w:pStyle w:val="TOC1"/>
            <w:tabs>
              <w:tab w:val="right" w:pos="8210"/>
            </w:tabs>
            <w:rPr>
              <w:rFonts w:asciiTheme="minorHAnsi" w:eastAsiaTheme="minorEastAsia" w:hAnsiTheme="minorHAnsi" w:cstheme="minorBidi"/>
              <w:noProof/>
              <w:color w:val="auto"/>
              <w:sz w:val="22"/>
              <w:szCs w:val="22"/>
            </w:rPr>
          </w:pPr>
          <w:r>
            <w:fldChar w:fldCharType="begin"/>
          </w:r>
          <w:r>
            <w:instrText xml:space="preserve"> TOC \h \u \z </w:instrText>
          </w:r>
          <w:r>
            <w:fldChar w:fldCharType="separate"/>
          </w:r>
          <w:hyperlink w:anchor="_Toc508738914" w:history="1">
            <w:r w:rsidR="00A641DF" w:rsidRPr="007A5D84">
              <w:rPr>
                <w:rStyle w:val="Hyperlink"/>
                <w:b/>
                <w:noProof/>
              </w:rPr>
              <w:t>ABSTRACT</w:t>
            </w:r>
            <w:r w:rsidR="00A641DF">
              <w:rPr>
                <w:noProof/>
                <w:webHidden/>
              </w:rPr>
              <w:tab/>
            </w:r>
            <w:r w:rsidR="00A641DF">
              <w:rPr>
                <w:noProof/>
                <w:webHidden/>
              </w:rPr>
              <w:fldChar w:fldCharType="begin"/>
            </w:r>
            <w:r w:rsidR="00A641DF">
              <w:rPr>
                <w:noProof/>
                <w:webHidden/>
              </w:rPr>
              <w:instrText xml:space="preserve"> PAGEREF _Toc508738914 \h </w:instrText>
            </w:r>
            <w:r w:rsidR="00A641DF">
              <w:rPr>
                <w:noProof/>
                <w:webHidden/>
              </w:rPr>
            </w:r>
            <w:r w:rsidR="00A641DF">
              <w:rPr>
                <w:noProof/>
                <w:webHidden/>
              </w:rPr>
              <w:fldChar w:fldCharType="separate"/>
            </w:r>
            <w:r w:rsidR="00A641DF">
              <w:rPr>
                <w:noProof/>
                <w:webHidden/>
              </w:rPr>
              <w:t>4</w:t>
            </w:r>
            <w:r w:rsidR="00A641DF">
              <w:rPr>
                <w:noProof/>
                <w:webHidden/>
              </w:rPr>
              <w:fldChar w:fldCharType="end"/>
            </w:r>
          </w:hyperlink>
        </w:p>
        <w:p w14:paraId="464E717F" w14:textId="3B64E7D1" w:rsidR="00A641DF" w:rsidRDefault="00083ED8">
          <w:pPr>
            <w:pStyle w:val="TOC2"/>
            <w:tabs>
              <w:tab w:val="right" w:pos="8210"/>
            </w:tabs>
            <w:rPr>
              <w:rFonts w:asciiTheme="minorHAnsi" w:eastAsiaTheme="minorEastAsia" w:hAnsiTheme="minorHAnsi" w:cstheme="minorBidi"/>
              <w:noProof/>
              <w:color w:val="auto"/>
              <w:sz w:val="22"/>
              <w:szCs w:val="22"/>
            </w:rPr>
          </w:pPr>
          <w:hyperlink w:anchor="_Toc508738915" w:history="1">
            <w:r w:rsidR="00A641DF" w:rsidRPr="007A5D84">
              <w:rPr>
                <w:rStyle w:val="Hyperlink"/>
                <w:noProof/>
              </w:rPr>
              <w:t>TABLE OF CONTENTS</w:t>
            </w:r>
            <w:r w:rsidR="00A641DF">
              <w:rPr>
                <w:noProof/>
                <w:webHidden/>
              </w:rPr>
              <w:tab/>
            </w:r>
            <w:r w:rsidR="00A641DF">
              <w:rPr>
                <w:noProof/>
                <w:webHidden/>
              </w:rPr>
              <w:fldChar w:fldCharType="begin"/>
            </w:r>
            <w:r w:rsidR="00A641DF">
              <w:rPr>
                <w:noProof/>
                <w:webHidden/>
              </w:rPr>
              <w:instrText xml:space="preserve"> PAGEREF _Toc508738915 \h </w:instrText>
            </w:r>
            <w:r w:rsidR="00A641DF">
              <w:rPr>
                <w:noProof/>
                <w:webHidden/>
              </w:rPr>
            </w:r>
            <w:r w:rsidR="00A641DF">
              <w:rPr>
                <w:noProof/>
                <w:webHidden/>
              </w:rPr>
              <w:fldChar w:fldCharType="separate"/>
            </w:r>
            <w:r w:rsidR="00A641DF">
              <w:rPr>
                <w:noProof/>
                <w:webHidden/>
              </w:rPr>
              <w:t>5</w:t>
            </w:r>
            <w:r w:rsidR="00A641DF">
              <w:rPr>
                <w:noProof/>
                <w:webHidden/>
              </w:rPr>
              <w:fldChar w:fldCharType="end"/>
            </w:r>
          </w:hyperlink>
        </w:p>
        <w:p w14:paraId="4A64EF6D" w14:textId="591DA4DD" w:rsidR="00A641DF" w:rsidRDefault="00083ED8">
          <w:pPr>
            <w:pStyle w:val="TOC1"/>
            <w:tabs>
              <w:tab w:val="left" w:pos="440"/>
              <w:tab w:val="right" w:pos="8210"/>
            </w:tabs>
            <w:rPr>
              <w:rFonts w:asciiTheme="minorHAnsi" w:eastAsiaTheme="minorEastAsia" w:hAnsiTheme="minorHAnsi" w:cstheme="minorBidi"/>
              <w:noProof/>
              <w:color w:val="auto"/>
              <w:sz w:val="22"/>
              <w:szCs w:val="22"/>
            </w:rPr>
          </w:pPr>
          <w:hyperlink w:anchor="_Toc508738916" w:history="1">
            <w:r w:rsidR="00A641DF" w:rsidRPr="007A5D84">
              <w:rPr>
                <w:rStyle w:val="Hyperlink"/>
                <w:b/>
                <w:noProof/>
              </w:rPr>
              <w:t>1.</w:t>
            </w:r>
            <w:r w:rsidR="00A641DF">
              <w:rPr>
                <w:rFonts w:asciiTheme="minorHAnsi" w:eastAsiaTheme="minorEastAsia" w:hAnsiTheme="minorHAnsi" w:cstheme="minorBidi"/>
                <w:noProof/>
                <w:color w:val="auto"/>
                <w:sz w:val="22"/>
                <w:szCs w:val="22"/>
              </w:rPr>
              <w:tab/>
            </w:r>
            <w:r w:rsidR="00A641DF" w:rsidRPr="007A5D84">
              <w:rPr>
                <w:rStyle w:val="Hyperlink"/>
                <w:b/>
                <w:noProof/>
              </w:rPr>
              <w:t>INTRODUCTION</w:t>
            </w:r>
            <w:r w:rsidR="00A641DF">
              <w:rPr>
                <w:noProof/>
                <w:webHidden/>
              </w:rPr>
              <w:tab/>
            </w:r>
            <w:r w:rsidR="00A641DF">
              <w:rPr>
                <w:noProof/>
                <w:webHidden/>
              </w:rPr>
              <w:fldChar w:fldCharType="begin"/>
            </w:r>
            <w:r w:rsidR="00A641DF">
              <w:rPr>
                <w:noProof/>
                <w:webHidden/>
              </w:rPr>
              <w:instrText xml:space="preserve"> PAGEREF _Toc508738916 \h </w:instrText>
            </w:r>
            <w:r w:rsidR="00A641DF">
              <w:rPr>
                <w:noProof/>
                <w:webHidden/>
              </w:rPr>
            </w:r>
            <w:r w:rsidR="00A641DF">
              <w:rPr>
                <w:noProof/>
                <w:webHidden/>
              </w:rPr>
              <w:fldChar w:fldCharType="separate"/>
            </w:r>
            <w:r w:rsidR="00A641DF">
              <w:rPr>
                <w:noProof/>
                <w:webHidden/>
              </w:rPr>
              <w:t>6</w:t>
            </w:r>
            <w:r w:rsidR="00A641DF">
              <w:rPr>
                <w:noProof/>
                <w:webHidden/>
              </w:rPr>
              <w:fldChar w:fldCharType="end"/>
            </w:r>
          </w:hyperlink>
        </w:p>
        <w:p w14:paraId="1D41FDB8" w14:textId="3A575084" w:rsidR="00A641DF" w:rsidRDefault="00083ED8">
          <w:pPr>
            <w:pStyle w:val="TOC2"/>
            <w:tabs>
              <w:tab w:val="left" w:pos="880"/>
              <w:tab w:val="right" w:pos="8210"/>
            </w:tabs>
            <w:rPr>
              <w:rFonts w:asciiTheme="minorHAnsi" w:eastAsiaTheme="minorEastAsia" w:hAnsiTheme="minorHAnsi" w:cstheme="minorBidi"/>
              <w:noProof/>
              <w:color w:val="auto"/>
              <w:sz w:val="22"/>
              <w:szCs w:val="22"/>
            </w:rPr>
          </w:pPr>
          <w:hyperlink w:anchor="_Toc508738917" w:history="1">
            <w:r w:rsidR="00A641DF" w:rsidRPr="007A5D84">
              <w:rPr>
                <w:rStyle w:val="Hyperlink"/>
                <w:noProof/>
              </w:rPr>
              <w:t>1.1</w:t>
            </w:r>
            <w:r w:rsidR="00A641DF">
              <w:rPr>
                <w:rFonts w:asciiTheme="minorHAnsi" w:eastAsiaTheme="minorEastAsia" w:hAnsiTheme="minorHAnsi" w:cstheme="minorBidi"/>
                <w:noProof/>
                <w:color w:val="auto"/>
                <w:sz w:val="22"/>
                <w:szCs w:val="22"/>
              </w:rPr>
              <w:tab/>
            </w:r>
            <w:r w:rsidR="00A641DF" w:rsidRPr="007A5D84">
              <w:rPr>
                <w:rStyle w:val="Hyperlink"/>
                <w:noProof/>
              </w:rPr>
              <w:t>Background</w:t>
            </w:r>
            <w:r w:rsidR="00A641DF">
              <w:rPr>
                <w:noProof/>
                <w:webHidden/>
              </w:rPr>
              <w:tab/>
            </w:r>
            <w:r w:rsidR="00A641DF">
              <w:rPr>
                <w:noProof/>
                <w:webHidden/>
              </w:rPr>
              <w:fldChar w:fldCharType="begin"/>
            </w:r>
            <w:r w:rsidR="00A641DF">
              <w:rPr>
                <w:noProof/>
                <w:webHidden/>
              </w:rPr>
              <w:instrText xml:space="preserve"> PAGEREF _Toc508738917 \h </w:instrText>
            </w:r>
            <w:r w:rsidR="00A641DF">
              <w:rPr>
                <w:noProof/>
                <w:webHidden/>
              </w:rPr>
            </w:r>
            <w:r w:rsidR="00A641DF">
              <w:rPr>
                <w:noProof/>
                <w:webHidden/>
              </w:rPr>
              <w:fldChar w:fldCharType="separate"/>
            </w:r>
            <w:r w:rsidR="00A641DF">
              <w:rPr>
                <w:noProof/>
                <w:webHidden/>
              </w:rPr>
              <w:t>6</w:t>
            </w:r>
            <w:r w:rsidR="00A641DF">
              <w:rPr>
                <w:noProof/>
                <w:webHidden/>
              </w:rPr>
              <w:fldChar w:fldCharType="end"/>
            </w:r>
          </w:hyperlink>
        </w:p>
        <w:p w14:paraId="07AF3C83" w14:textId="3CC04835" w:rsidR="00A641DF" w:rsidRDefault="00083ED8">
          <w:pPr>
            <w:pStyle w:val="TOC2"/>
            <w:tabs>
              <w:tab w:val="left" w:pos="880"/>
              <w:tab w:val="right" w:pos="8210"/>
            </w:tabs>
            <w:rPr>
              <w:rFonts w:asciiTheme="minorHAnsi" w:eastAsiaTheme="minorEastAsia" w:hAnsiTheme="minorHAnsi" w:cstheme="minorBidi"/>
              <w:noProof/>
              <w:color w:val="auto"/>
              <w:sz w:val="22"/>
              <w:szCs w:val="22"/>
            </w:rPr>
          </w:pPr>
          <w:hyperlink w:anchor="_Toc508738918" w:history="1">
            <w:r w:rsidR="00A641DF" w:rsidRPr="007A5D84">
              <w:rPr>
                <w:rStyle w:val="Hyperlink"/>
                <w:noProof/>
              </w:rPr>
              <w:t>1.2</w:t>
            </w:r>
            <w:r w:rsidR="00A641DF">
              <w:rPr>
                <w:rFonts w:asciiTheme="minorHAnsi" w:eastAsiaTheme="minorEastAsia" w:hAnsiTheme="minorHAnsi" w:cstheme="minorBidi"/>
                <w:noProof/>
                <w:color w:val="auto"/>
                <w:sz w:val="22"/>
                <w:szCs w:val="22"/>
              </w:rPr>
              <w:tab/>
            </w:r>
            <w:r w:rsidR="00A641DF" w:rsidRPr="007A5D84">
              <w:rPr>
                <w:rStyle w:val="Hyperlink"/>
                <w:noProof/>
              </w:rPr>
              <w:t>Literature survey</w:t>
            </w:r>
            <w:r w:rsidR="00A641DF">
              <w:rPr>
                <w:noProof/>
                <w:webHidden/>
              </w:rPr>
              <w:tab/>
            </w:r>
            <w:r w:rsidR="00A641DF">
              <w:rPr>
                <w:noProof/>
                <w:webHidden/>
              </w:rPr>
              <w:fldChar w:fldCharType="begin"/>
            </w:r>
            <w:r w:rsidR="00A641DF">
              <w:rPr>
                <w:noProof/>
                <w:webHidden/>
              </w:rPr>
              <w:instrText xml:space="preserve"> PAGEREF _Toc508738918 \h </w:instrText>
            </w:r>
            <w:r w:rsidR="00A641DF">
              <w:rPr>
                <w:noProof/>
                <w:webHidden/>
              </w:rPr>
            </w:r>
            <w:r w:rsidR="00A641DF">
              <w:rPr>
                <w:noProof/>
                <w:webHidden/>
              </w:rPr>
              <w:fldChar w:fldCharType="separate"/>
            </w:r>
            <w:r w:rsidR="00A641DF">
              <w:rPr>
                <w:noProof/>
                <w:webHidden/>
              </w:rPr>
              <w:t>6</w:t>
            </w:r>
            <w:r w:rsidR="00A641DF">
              <w:rPr>
                <w:noProof/>
                <w:webHidden/>
              </w:rPr>
              <w:fldChar w:fldCharType="end"/>
            </w:r>
          </w:hyperlink>
        </w:p>
        <w:p w14:paraId="68B117B3" w14:textId="7EAFF6E4" w:rsidR="00A641DF" w:rsidRDefault="00083ED8">
          <w:pPr>
            <w:pStyle w:val="TOC2"/>
            <w:tabs>
              <w:tab w:val="left" w:pos="880"/>
              <w:tab w:val="right" w:pos="8210"/>
            </w:tabs>
            <w:rPr>
              <w:rFonts w:asciiTheme="minorHAnsi" w:eastAsiaTheme="minorEastAsia" w:hAnsiTheme="minorHAnsi" w:cstheme="minorBidi"/>
              <w:noProof/>
              <w:color w:val="auto"/>
              <w:sz w:val="22"/>
              <w:szCs w:val="22"/>
            </w:rPr>
          </w:pPr>
          <w:hyperlink w:anchor="_Toc508738919" w:history="1">
            <w:r w:rsidR="00A641DF" w:rsidRPr="007A5D84">
              <w:rPr>
                <w:rStyle w:val="Hyperlink"/>
                <w:noProof/>
              </w:rPr>
              <w:t>1.3</w:t>
            </w:r>
            <w:r w:rsidR="00A641DF">
              <w:rPr>
                <w:rFonts w:asciiTheme="minorHAnsi" w:eastAsiaTheme="minorEastAsia" w:hAnsiTheme="minorHAnsi" w:cstheme="minorBidi"/>
                <w:noProof/>
                <w:color w:val="auto"/>
                <w:sz w:val="22"/>
                <w:szCs w:val="22"/>
              </w:rPr>
              <w:tab/>
            </w:r>
            <w:r w:rsidR="00A641DF" w:rsidRPr="007A5D84">
              <w:rPr>
                <w:rStyle w:val="Hyperlink"/>
                <w:noProof/>
              </w:rPr>
              <w:t>Research Gap</w:t>
            </w:r>
            <w:r w:rsidR="00A641DF">
              <w:rPr>
                <w:noProof/>
                <w:webHidden/>
              </w:rPr>
              <w:tab/>
            </w:r>
            <w:r w:rsidR="00A641DF">
              <w:rPr>
                <w:noProof/>
                <w:webHidden/>
              </w:rPr>
              <w:fldChar w:fldCharType="begin"/>
            </w:r>
            <w:r w:rsidR="00A641DF">
              <w:rPr>
                <w:noProof/>
                <w:webHidden/>
              </w:rPr>
              <w:instrText xml:space="preserve"> PAGEREF _Toc508738919 \h </w:instrText>
            </w:r>
            <w:r w:rsidR="00A641DF">
              <w:rPr>
                <w:noProof/>
                <w:webHidden/>
              </w:rPr>
            </w:r>
            <w:r w:rsidR="00A641DF">
              <w:rPr>
                <w:noProof/>
                <w:webHidden/>
              </w:rPr>
              <w:fldChar w:fldCharType="separate"/>
            </w:r>
            <w:r w:rsidR="00A641DF">
              <w:rPr>
                <w:noProof/>
                <w:webHidden/>
              </w:rPr>
              <w:t>6</w:t>
            </w:r>
            <w:r w:rsidR="00A641DF">
              <w:rPr>
                <w:noProof/>
                <w:webHidden/>
              </w:rPr>
              <w:fldChar w:fldCharType="end"/>
            </w:r>
          </w:hyperlink>
        </w:p>
        <w:p w14:paraId="6CE70B03" w14:textId="6F2DDBE2" w:rsidR="00A641DF" w:rsidRDefault="00083ED8">
          <w:pPr>
            <w:pStyle w:val="TOC2"/>
            <w:tabs>
              <w:tab w:val="left" w:pos="880"/>
              <w:tab w:val="right" w:pos="8210"/>
            </w:tabs>
            <w:rPr>
              <w:rFonts w:asciiTheme="minorHAnsi" w:eastAsiaTheme="minorEastAsia" w:hAnsiTheme="minorHAnsi" w:cstheme="minorBidi"/>
              <w:noProof/>
              <w:color w:val="auto"/>
              <w:sz w:val="22"/>
              <w:szCs w:val="22"/>
            </w:rPr>
          </w:pPr>
          <w:hyperlink w:anchor="_Toc508738920" w:history="1">
            <w:r w:rsidR="00A641DF" w:rsidRPr="007A5D84">
              <w:rPr>
                <w:rStyle w:val="Hyperlink"/>
                <w:noProof/>
              </w:rPr>
              <w:t>1.4</w:t>
            </w:r>
            <w:r w:rsidR="00A641DF">
              <w:rPr>
                <w:rFonts w:asciiTheme="minorHAnsi" w:eastAsiaTheme="minorEastAsia" w:hAnsiTheme="minorHAnsi" w:cstheme="minorBidi"/>
                <w:noProof/>
                <w:color w:val="auto"/>
                <w:sz w:val="22"/>
                <w:szCs w:val="22"/>
              </w:rPr>
              <w:tab/>
            </w:r>
            <w:r w:rsidR="00A641DF" w:rsidRPr="007A5D84">
              <w:rPr>
                <w:rStyle w:val="Hyperlink"/>
                <w:noProof/>
              </w:rPr>
              <w:t>Research Problem</w:t>
            </w:r>
            <w:r w:rsidR="00A641DF">
              <w:rPr>
                <w:noProof/>
                <w:webHidden/>
              </w:rPr>
              <w:tab/>
            </w:r>
            <w:r w:rsidR="00A641DF">
              <w:rPr>
                <w:noProof/>
                <w:webHidden/>
              </w:rPr>
              <w:fldChar w:fldCharType="begin"/>
            </w:r>
            <w:r w:rsidR="00A641DF">
              <w:rPr>
                <w:noProof/>
                <w:webHidden/>
              </w:rPr>
              <w:instrText xml:space="preserve"> PAGEREF _Toc508738920 \h </w:instrText>
            </w:r>
            <w:r w:rsidR="00A641DF">
              <w:rPr>
                <w:noProof/>
                <w:webHidden/>
              </w:rPr>
            </w:r>
            <w:r w:rsidR="00A641DF">
              <w:rPr>
                <w:noProof/>
                <w:webHidden/>
              </w:rPr>
              <w:fldChar w:fldCharType="separate"/>
            </w:r>
            <w:r w:rsidR="00A641DF">
              <w:rPr>
                <w:noProof/>
                <w:webHidden/>
              </w:rPr>
              <w:t>6</w:t>
            </w:r>
            <w:r w:rsidR="00A641DF">
              <w:rPr>
                <w:noProof/>
                <w:webHidden/>
              </w:rPr>
              <w:fldChar w:fldCharType="end"/>
            </w:r>
          </w:hyperlink>
        </w:p>
        <w:p w14:paraId="769E5BE3" w14:textId="57B0832E" w:rsidR="00A641DF" w:rsidRDefault="00083ED8">
          <w:pPr>
            <w:pStyle w:val="TOC1"/>
            <w:tabs>
              <w:tab w:val="left" w:pos="440"/>
              <w:tab w:val="right" w:pos="8210"/>
            </w:tabs>
            <w:rPr>
              <w:rFonts w:asciiTheme="minorHAnsi" w:eastAsiaTheme="minorEastAsia" w:hAnsiTheme="minorHAnsi" w:cstheme="minorBidi"/>
              <w:noProof/>
              <w:color w:val="auto"/>
              <w:sz w:val="22"/>
              <w:szCs w:val="22"/>
            </w:rPr>
          </w:pPr>
          <w:hyperlink w:anchor="_Toc508738921" w:history="1">
            <w:r w:rsidR="00A641DF" w:rsidRPr="007A5D84">
              <w:rPr>
                <w:rStyle w:val="Hyperlink"/>
                <w:b/>
                <w:noProof/>
              </w:rPr>
              <w:t>2.</w:t>
            </w:r>
            <w:r w:rsidR="00A641DF">
              <w:rPr>
                <w:rFonts w:asciiTheme="minorHAnsi" w:eastAsiaTheme="minorEastAsia" w:hAnsiTheme="minorHAnsi" w:cstheme="minorBidi"/>
                <w:noProof/>
                <w:color w:val="auto"/>
                <w:sz w:val="22"/>
                <w:szCs w:val="22"/>
              </w:rPr>
              <w:tab/>
            </w:r>
            <w:r w:rsidR="00A641DF" w:rsidRPr="007A5D84">
              <w:rPr>
                <w:rStyle w:val="Hyperlink"/>
                <w:b/>
                <w:noProof/>
              </w:rPr>
              <w:t>OBJECTIVES</w:t>
            </w:r>
            <w:r w:rsidR="00A641DF">
              <w:rPr>
                <w:noProof/>
                <w:webHidden/>
              </w:rPr>
              <w:tab/>
            </w:r>
            <w:r w:rsidR="00A641DF">
              <w:rPr>
                <w:noProof/>
                <w:webHidden/>
              </w:rPr>
              <w:fldChar w:fldCharType="begin"/>
            </w:r>
            <w:r w:rsidR="00A641DF">
              <w:rPr>
                <w:noProof/>
                <w:webHidden/>
              </w:rPr>
              <w:instrText xml:space="preserve"> PAGEREF _Toc508738921 \h </w:instrText>
            </w:r>
            <w:r w:rsidR="00A641DF">
              <w:rPr>
                <w:noProof/>
                <w:webHidden/>
              </w:rPr>
            </w:r>
            <w:r w:rsidR="00A641DF">
              <w:rPr>
                <w:noProof/>
                <w:webHidden/>
              </w:rPr>
              <w:fldChar w:fldCharType="separate"/>
            </w:r>
            <w:r w:rsidR="00A641DF">
              <w:rPr>
                <w:noProof/>
                <w:webHidden/>
              </w:rPr>
              <w:t>7</w:t>
            </w:r>
            <w:r w:rsidR="00A641DF">
              <w:rPr>
                <w:noProof/>
                <w:webHidden/>
              </w:rPr>
              <w:fldChar w:fldCharType="end"/>
            </w:r>
          </w:hyperlink>
        </w:p>
        <w:p w14:paraId="3437FF96" w14:textId="3D8B7D58" w:rsidR="00A641DF" w:rsidRDefault="00083ED8">
          <w:pPr>
            <w:pStyle w:val="TOC2"/>
            <w:tabs>
              <w:tab w:val="left" w:pos="880"/>
              <w:tab w:val="right" w:pos="8210"/>
            </w:tabs>
            <w:rPr>
              <w:rFonts w:asciiTheme="minorHAnsi" w:eastAsiaTheme="minorEastAsia" w:hAnsiTheme="minorHAnsi" w:cstheme="minorBidi"/>
              <w:noProof/>
              <w:color w:val="auto"/>
              <w:sz w:val="22"/>
              <w:szCs w:val="22"/>
            </w:rPr>
          </w:pPr>
          <w:hyperlink w:anchor="_Toc508738922" w:history="1">
            <w:r w:rsidR="00A641DF" w:rsidRPr="007A5D84">
              <w:rPr>
                <w:rStyle w:val="Hyperlink"/>
                <w:noProof/>
              </w:rPr>
              <w:t>2.1</w:t>
            </w:r>
            <w:r w:rsidR="00A641DF">
              <w:rPr>
                <w:rFonts w:asciiTheme="minorHAnsi" w:eastAsiaTheme="minorEastAsia" w:hAnsiTheme="minorHAnsi" w:cstheme="minorBidi"/>
                <w:noProof/>
                <w:color w:val="auto"/>
                <w:sz w:val="22"/>
                <w:szCs w:val="22"/>
              </w:rPr>
              <w:tab/>
            </w:r>
            <w:r w:rsidR="00A641DF" w:rsidRPr="007A5D84">
              <w:rPr>
                <w:rStyle w:val="Hyperlink"/>
                <w:noProof/>
              </w:rPr>
              <w:t>Main Objective</w:t>
            </w:r>
            <w:r w:rsidR="00A641DF">
              <w:rPr>
                <w:noProof/>
                <w:webHidden/>
              </w:rPr>
              <w:tab/>
            </w:r>
            <w:r w:rsidR="00A641DF">
              <w:rPr>
                <w:noProof/>
                <w:webHidden/>
              </w:rPr>
              <w:fldChar w:fldCharType="begin"/>
            </w:r>
            <w:r w:rsidR="00A641DF">
              <w:rPr>
                <w:noProof/>
                <w:webHidden/>
              </w:rPr>
              <w:instrText xml:space="preserve"> PAGEREF _Toc508738922 \h </w:instrText>
            </w:r>
            <w:r w:rsidR="00A641DF">
              <w:rPr>
                <w:noProof/>
                <w:webHidden/>
              </w:rPr>
            </w:r>
            <w:r w:rsidR="00A641DF">
              <w:rPr>
                <w:noProof/>
                <w:webHidden/>
              </w:rPr>
              <w:fldChar w:fldCharType="separate"/>
            </w:r>
            <w:r w:rsidR="00A641DF">
              <w:rPr>
                <w:noProof/>
                <w:webHidden/>
              </w:rPr>
              <w:t>7</w:t>
            </w:r>
            <w:r w:rsidR="00A641DF">
              <w:rPr>
                <w:noProof/>
                <w:webHidden/>
              </w:rPr>
              <w:fldChar w:fldCharType="end"/>
            </w:r>
          </w:hyperlink>
        </w:p>
        <w:p w14:paraId="6354FB86" w14:textId="7A02427D" w:rsidR="00A641DF" w:rsidRDefault="00083ED8">
          <w:pPr>
            <w:pStyle w:val="TOC2"/>
            <w:tabs>
              <w:tab w:val="left" w:pos="880"/>
              <w:tab w:val="right" w:pos="8210"/>
            </w:tabs>
            <w:rPr>
              <w:rFonts w:asciiTheme="minorHAnsi" w:eastAsiaTheme="minorEastAsia" w:hAnsiTheme="minorHAnsi" w:cstheme="minorBidi"/>
              <w:noProof/>
              <w:color w:val="auto"/>
              <w:sz w:val="22"/>
              <w:szCs w:val="22"/>
            </w:rPr>
          </w:pPr>
          <w:hyperlink w:anchor="_Toc508738923" w:history="1">
            <w:r w:rsidR="00A641DF" w:rsidRPr="007A5D84">
              <w:rPr>
                <w:rStyle w:val="Hyperlink"/>
                <w:noProof/>
              </w:rPr>
              <w:t>2.2</w:t>
            </w:r>
            <w:r w:rsidR="00A641DF">
              <w:rPr>
                <w:rFonts w:asciiTheme="minorHAnsi" w:eastAsiaTheme="minorEastAsia" w:hAnsiTheme="minorHAnsi" w:cstheme="minorBidi"/>
                <w:noProof/>
                <w:color w:val="auto"/>
                <w:sz w:val="22"/>
                <w:szCs w:val="22"/>
              </w:rPr>
              <w:tab/>
            </w:r>
            <w:r w:rsidR="00A641DF" w:rsidRPr="007A5D84">
              <w:rPr>
                <w:rStyle w:val="Hyperlink"/>
                <w:noProof/>
              </w:rPr>
              <w:t>Specific Objectives</w:t>
            </w:r>
            <w:r w:rsidR="00A641DF">
              <w:rPr>
                <w:noProof/>
                <w:webHidden/>
              </w:rPr>
              <w:tab/>
            </w:r>
            <w:r w:rsidR="00A641DF">
              <w:rPr>
                <w:noProof/>
                <w:webHidden/>
              </w:rPr>
              <w:fldChar w:fldCharType="begin"/>
            </w:r>
            <w:r w:rsidR="00A641DF">
              <w:rPr>
                <w:noProof/>
                <w:webHidden/>
              </w:rPr>
              <w:instrText xml:space="preserve"> PAGEREF _Toc508738923 \h </w:instrText>
            </w:r>
            <w:r w:rsidR="00A641DF">
              <w:rPr>
                <w:noProof/>
                <w:webHidden/>
              </w:rPr>
            </w:r>
            <w:r w:rsidR="00A641DF">
              <w:rPr>
                <w:noProof/>
                <w:webHidden/>
              </w:rPr>
              <w:fldChar w:fldCharType="separate"/>
            </w:r>
            <w:r w:rsidR="00A641DF">
              <w:rPr>
                <w:noProof/>
                <w:webHidden/>
              </w:rPr>
              <w:t>7</w:t>
            </w:r>
            <w:r w:rsidR="00A641DF">
              <w:rPr>
                <w:noProof/>
                <w:webHidden/>
              </w:rPr>
              <w:fldChar w:fldCharType="end"/>
            </w:r>
          </w:hyperlink>
        </w:p>
        <w:p w14:paraId="4E42424F" w14:textId="2C374974" w:rsidR="00A641DF" w:rsidRDefault="00083ED8">
          <w:pPr>
            <w:pStyle w:val="TOC1"/>
            <w:tabs>
              <w:tab w:val="left" w:pos="440"/>
              <w:tab w:val="right" w:pos="8210"/>
            </w:tabs>
            <w:rPr>
              <w:rFonts w:asciiTheme="minorHAnsi" w:eastAsiaTheme="minorEastAsia" w:hAnsiTheme="minorHAnsi" w:cstheme="minorBidi"/>
              <w:noProof/>
              <w:color w:val="auto"/>
              <w:sz w:val="22"/>
              <w:szCs w:val="22"/>
            </w:rPr>
          </w:pPr>
          <w:hyperlink w:anchor="_Toc508738924" w:history="1">
            <w:r w:rsidR="00A641DF" w:rsidRPr="007A5D84">
              <w:rPr>
                <w:rStyle w:val="Hyperlink"/>
                <w:b/>
                <w:noProof/>
              </w:rPr>
              <w:t>3.</w:t>
            </w:r>
            <w:r w:rsidR="00A641DF">
              <w:rPr>
                <w:rFonts w:asciiTheme="minorHAnsi" w:eastAsiaTheme="minorEastAsia" w:hAnsiTheme="minorHAnsi" w:cstheme="minorBidi"/>
                <w:noProof/>
                <w:color w:val="auto"/>
                <w:sz w:val="22"/>
                <w:szCs w:val="22"/>
              </w:rPr>
              <w:tab/>
            </w:r>
            <w:r w:rsidR="00A641DF" w:rsidRPr="007A5D84">
              <w:rPr>
                <w:rStyle w:val="Hyperlink"/>
                <w:b/>
                <w:noProof/>
              </w:rPr>
              <w:t>METHODOLOGY</w:t>
            </w:r>
            <w:r w:rsidR="00A641DF">
              <w:rPr>
                <w:noProof/>
                <w:webHidden/>
              </w:rPr>
              <w:tab/>
            </w:r>
            <w:r w:rsidR="00A641DF">
              <w:rPr>
                <w:noProof/>
                <w:webHidden/>
              </w:rPr>
              <w:fldChar w:fldCharType="begin"/>
            </w:r>
            <w:r w:rsidR="00A641DF">
              <w:rPr>
                <w:noProof/>
                <w:webHidden/>
              </w:rPr>
              <w:instrText xml:space="preserve"> PAGEREF _Toc508738924 \h </w:instrText>
            </w:r>
            <w:r w:rsidR="00A641DF">
              <w:rPr>
                <w:noProof/>
                <w:webHidden/>
              </w:rPr>
            </w:r>
            <w:r w:rsidR="00A641DF">
              <w:rPr>
                <w:noProof/>
                <w:webHidden/>
              </w:rPr>
              <w:fldChar w:fldCharType="separate"/>
            </w:r>
            <w:r w:rsidR="00A641DF">
              <w:rPr>
                <w:noProof/>
                <w:webHidden/>
              </w:rPr>
              <w:t>8</w:t>
            </w:r>
            <w:r w:rsidR="00A641DF">
              <w:rPr>
                <w:noProof/>
                <w:webHidden/>
              </w:rPr>
              <w:fldChar w:fldCharType="end"/>
            </w:r>
          </w:hyperlink>
        </w:p>
        <w:p w14:paraId="5EF6A97D" w14:textId="643A1CFB" w:rsidR="00A641DF" w:rsidRDefault="00083ED8">
          <w:pPr>
            <w:pStyle w:val="TOC2"/>
            <w:tabs>
              <w:tab w:val="right" w:pos="8210"/>
            </w:tabs>
            <w:rPr>
              <w:rFonts w:asciiTheme="minorHAnsi" w:eastAsiaTheme="minorEastAsia" w:hAnsiTheme="minorHAnsi" w:cstheme="minorBidi"/>
              <w:noProof/>
              <w:color w:val="auto"/>
              <w:sz w:val="22"/>
              <w:szCs w:val="22"/>
            </w:rPr>
          </w:pPr>
          <w:hyperlink w:anchor="_Toc508738925" w:history="1">
            <w:r w:rsidR="00A641DF" w:rsidRPr="007A5D84">
              <w:rPr>
                <w:rStyle w:val="Hyperlink"/>
                <w:noProof/>
              </w:rPr>
              <w:t>2.1 System Overview</w:t>
            </w:r>
            <w:r w:rsidR="00A641DF">
              <w:rPr>
                <w:noProof/>
                <w:webHidden/>
              </w:rPr>
              <w:tab/>
            </w:r>
            <w:r w:rsidR="00A641DF">
              <w:rPr>
                <w:noProof/>
                <w:webHidden/>
              </w:rPr>
              <w:fldChar w:fldCharType="begin"/>
            </w:r>
            <w:r w:rsidR="00A641DF">
              <w:rPr>
                <w:noProof/>
                <w:webHidden/>
              </w:rPr>
              <w:instrText xml:space="preserve"> PAGEREF _Toc508738925 \h </w:instrText>
            </w:r>
            <w:r w:rsidR="00A641DF">
              <w:rPr>
                <w:noProof/>
                <w:webHidden/>
              </w:rPr>
            </w:r>
            <w:r w:rsidR="00A641DF">
              <w:rPr>
                <w:noProof/>
                <w:webHidden/>
              </w:rPr>
              <w:fldChar w:fldCharType="separate"/>
            </w:r>
            <w:r w:rsidR="00A641DF">
              <w:rPr>
                <w:noProof/>
                <w:webHidden/>
              </w:rPr>
              <w:t>8</w:t>
            </w:r>
            <w:r w:rsidR="00A641DF">
              <w:rPr>
                <w:noProof/>
                <w:webHidden/>
              </w:rPr>
              <w:fldChar w:fldCharType="end"/>
            </w:r>
          </w:hyperlink>
        </w:p>
        <w:p w14:paraId="37D1039E" w14:textId="36B37123" w:rsidR="00A641DF" w:rsidRDefault="00083ED8">
          <w:pPr>
            <w:pStyle w:val="TOC2"/>
            <w:tabs>
              <w:tab w:val="right" w:pos="8210"/>
            </w:tabs>
            <w:rPr>
              <w:rFonts w:asciiTheme="minorHAnsi" w:eastAsiaTheme="minorEastAsia" w:hAnsiTheme="minorHAnsi" w:cstheme="minorBidi"/>
              <w:noProof/>
              <w:color w:val="auto"/>
              <w:sz w:val="22"/>
              <w:szCs w:val="22"/>
            </w:rPr>
          </w:pPr>
          <w:hyperlink w:anchor="_Toc508738926" w:history="1">
            <w:r w:rsidR="00A641DF" w:rsidRPr="007A5D84">
              <w:rPr>
                <w:rStyle w:val="Hyperlink"/>
                <w:noProof/>
              </w:rPr>
              <w:t>3.2 System Architecture</w:t>
            </w:r>
            <w:r w:rsidR="00A641DF">
              <w:rPr>
                <w:noProof/>
                <w:webHidden/>
              </w:rPr>
              <w:tab/>
            </w:r>
            <w:r w:rsidR="00A641DF">
              <w:rPr>
                <w:noProof/>
                <w:webHidden/>
              </w:rPr>
              <w:fldChar w:fldCharType="begin"/>
            </w:r>
            <w:r w:rsidR="00A641DF">
              <w:rPr>
                <w:noProof/>
                <w:webHidden/>
              </w:rPr>
              <w:instrText xml:space="preserve"> PAGEREF _Toc508738926 \h </w:instrText>
            </w:r>
            <w:r w:rsidR="00A641DF">
              <w:rPr>
                <w:noProof/>
                <w:webHidden/>
              </w:rPr>
            </w:r>
            <w:r w:rsidR="00A641DF">
              <w:rPr>
                <w:noProof/>
                <w:webHidden/>
              </w:rPr>
              <w:fldChar w:fldCharType="separate"/>
            </w:r>
            <w:r w:rsidR="00A641DF">
              <w:rPr>
                <w:noProof/>
                <w:webHidden/>
              </w:rPr>
              <w:t>8</w:t>
            </w:r>
            <w:r w:rsidR="00A641DF">
              <w:rPr>
                <w:noProof/>
                <w:webHidden/>
              </w:rPr>
              <w:fldChar w:fldCharType="end"/>
            </w:r>
          </w:hyperlink>
        </w:p>
        <w:p w14:paraId="68848AC1" w14:textId="4C2161ED" w:rsidR="00A641DF" w:rsidRDefault="00083ED8">
          <w:pPr>
            <w:pStyle w:val="TOC1"/>
            <w:tabs>
              <w:tab w:val="left" w:pos="440"/>
              <w:tab w:val="right" w:pos="8210"/>
            </w:tabs>
            <w:rPr>
              <w:rFonts w:asciiTheme="minorHAnsi" w:eastAsiaTheme="minorEastAsia" w:hAnsiTheme="minorHAnsi" w:cstheme="minorBidi"/>
              <w:noProof/>
              <w:color w:val="auto"/>
              <w:sz w:val="22"/>
              <w:szCs w:val="22"/>
            </w:rPr>
          </w:pPr>
          <w:hyperlink w:anchor="_Toc508738927" w:history="1">
            <w:r w:rsidR="00A641DF" w:rsidRPr="007A5D84">
              <w:rPr>
                <w:rStyle w:val="Hyperlink"/>
                <w:b/>
                <w:noProof/>
              </w:rPr>
              <w:t>4.</w:t>
            </w:r>
            <w:r w:rsidR="00A641DF">
              <w:rPr>
                <w:rFonts w:asciiTheme="minorHAnsi" w:eastAsiaTheme="minorEastAsia" w:hAnsiTheme="minorHAnsi" w:cstheme="minorBidi"/>
                <w:noProof/>
                <w:color w:val="auto"/>
                <w:sz w:val="22"/>
                <w:szCs w:val="22"/>
              </w:rPr>
              <w:tab/>
            </w:r>
            <w:r w:rsidR="00A641DF" w:rsidRPr="007A5D84">
              <w:rPr>
                <w:rStyle w:val="Hyperlink"/>
                <w:b/>
                <w:noProof/>
              </w:rPr>
              <w:t>DESCRIPTION OF PERSONAL AND FACILITIES</w:t>
            </w:r>
            <w:r w:rsidR="00A641DF">
              <w:rPr>
                <w:noProof/>
                <w:webHidden/>
              </w:rPr>
              <w:tab/>
            </w:r>
            <w:r w:rsidR="00A641DF">
              <w:rPr>
                <w:noProof/>
                <w:webHidden/>
              </w:rPr>
              <w:fldChar w:fldCharType="begin"/>
            </w:r>
            <w:r w:rsidR="00A641DF">
              <w:rPr>
                <w:noProof/>
                <w:webHidden/>
              </w:rPr>
              <w:instrText xml:space="preserve"> PAGEREF _Toc508738927 \h </w:instrText>
            </w:r>
            <w:r w:rsidR="00A641DF">
              <w:rPr>
                <w:noProof/>
                <w:webHidden/>
              </w:rPr>
            </w:r>
            <w:r w:rsidR="00A641DF">
              <w:rPr>
                <w:noProof/>
                <w:webHidden/>
              </w:rPr>
              <w:fldChar w:fldCharType="separate"/>
            </w:r>
            <w:r w:rsidR="00A641DF">
              <w:rPr>
                <w:noProof/>
                <w:webHidden/>
              </w:rPr>
              <w:t>11</w:t>
            </w:r>
            <w:r w:rsidR="00A641DF">
              <w:rPr>
                <w:noProof/>
                <w:webHidden/>
              </w:rPr>
              <w:fldChar w:fldCharType="end"/>
            </w:r>
          </w:hyperlink>
        </w:p>
        <w:p w14:paraId="3FCBFD75" w14:textId="558A7466" w:rsidR="00A641DF" w:rsidRDefault="00083ED8">
          <w:pPr>
            <w:pStyle w:val="TOC1"/>
            <w:tabs>
              <w:tab w:val="left" w:pos="440"/>
              <w:tab w:val="right" w:pos="8210"/>
            </w:tabs>
            <w:rPr>
              <w:rFonts w:asciiTheme="minorHAnsi" w:eastAsiaTheme="minorEastAsia" w:hAnsiTheme="minorHAnsi" w:cstheme="minorBidi"/>
              <w:noProof/>
              <w:color w:val="auto"/>
              <w:sz w:val="22"/>
              <w:szCs w:val="22"/>
            </w:rPr>
          </w:pPr>
          <w:hyperlink w:anchor="_Toc508738928" w:history="1">
            <w:r w:rsidR="00A641DF" w:rsidRPr="007A5D84">
              <w:rPr>
                <w:rStyle w:val="Hyperlink"/>
                <w:b/>
                <w:noProof/>
              </w:rPr>
              <w:t>5.</w:t>
            </w:r>
            <w:r w:rsidR="00A641DF">
              <w:rPr>
                <w:rFonts w:asciiTheme="minorHAnsi" w:eastAsiaTheme="minorEastAsia" w:hAnsiTheme="minorHAnsi" w:cstheme="minorBidi"/>
                <w:noProof/>
                <w:color w:val="auto"/>
                <w:sz w:val="22"/>
                <w:szCs w:val="22"/>
              </w:rPr>
              <w:tab/>
            </w:r>
            <w:r w:rsidR="00A641DF" w:rsidRPr="007A5D84">
              <w:rPr>
                <w:rStyle w:val="Hyperlink"/>
                <w:b/>
                <w:noProof/>
              </w:rPr>
              <w:t>BUDGET AND BUDGET JUSTIFICATION</w:t>
            </w:r>
            <w:r w:rsidR="00A641DF">
              <w:rPr>
                <w:noProof/>
                <w:webHidden/>
              </w:rPr>
              <w:tab/>
            </w:r>
            <w:r w:rsidR="00A641DF">
              <w:rPr>
                <w:noProof/>
                <w:webHidden/>
              </w:rPr>
              <w:fldChar w:fldCharType="begin"/>
            </w:r>
            <w:r w:rsidR="00A641DF">
              <w:rPr>
                <w:noProof/>
                <w:webHidden/>
              </w:rPr>
              <w:instrText xml:space="preserve"> PAGEREF _Toc508738928 \h </w:instrText>
            </w:r>
            <w:r w:rsidR="00A641DF">
              <w:rPr>
                <w:noProof/>
                <w:webHidden/>
              </w:rPr>
            </w:r>
            <w:r w:rsidR="00A641DF">
              <w:rPr>
                <w:noProof/>
                <w:webHidden/>
              </w:rPr>
              <w:fldChar w:fldCharType="separate"/>
            </w:r>
            <w:r w:rsidR="00A641DF">
              <w:rPr>
                <w:noProof/>
                <w:webHidden/>
              </w:rPr>
              <w:t>12</w:t>
            </w:r>
            <w:r w:rsidR="00A641DF">
              <w:rPr>
                <w:noProof/>
                <w:webHidden/>
              </w:rPr>
              <w:fldChar w:fldCharType="end"/>
            </w:r>
          </w:hyperlink>
        </w:p>
        <w:p w14:paraId="0FC74833" w14:textId="18045EA0" w:rsidR="00A641DF" w:rsidRDefault="00083ED8">
          <w:pPr>
            <w:pStyle w:val="TOC1"/>
            <w:tabs>
              <w:tab w:val="left" w:pos="440"/>
              <w:tab w:val="right" w:pos="8210"/>
            </w:tabs>
            <w:rPr>
              <w:rFonts w:asciiTheme="minorHAnsi" w:eastAsiaTheme="minorEastAsia" w:hAnsiTheme="minorHAnsi" w:cstheme="minorBidi"/>
              <w:noProof/>
              <w:color w:val="auto"/>
              <w:sz w:val="22"/>
              <w:szCs w:val="22"/>
            </w:rPr>
          </w:pPr>
          <w:hyperlink w:anchor="_Toc508738929" w:history="1">
            <w:r w:rsidR="00A641DF" w:rsidRPr="007A5D84">
              <w:rPr>
                <w:rStyle w:val="Hyperlink"/>
                <w:b/>
                <w:noProof/>
              </w:rPr>
              <w:t>6.</w:t>
            </w:r>
            <w:r w:rsidR="00A641DF">
              <w:rPr>
                <w:rFonts w:asciiTheme="minorHAnsi" w:eastAsiaTheme="minorEastAsia" w:hAnsiTheme="minorHAnsi" w:cstheme="minorBidi"/>
                <w:noProof/>
                <w:color w:val="auto"/>
                <w:sz w:val="22"/>
                <w:szCs w:val="22"/>
              </w:rPr>
              <w:tab/>
            </w:r>
            <w:r w:rsidR="00A641DF" w:rsidRPr="007A5D84">
              <w:rPr>
                <w:rStyle w:val="Hyperlink"/>
                <w:b/>
                <w:noProof/>
              </w:rPr>
              <w:t>REFERENCES LIST</w:t>
            </w:r>
            <w:r w:rsidR="00A641DF">
              <w:rPr>
                <w:noProof/>
                <w:webHidden/>
              </w:rPr>
              <w:tab/>
            </w:r>
            <w:r w:rsidR="00A641DF">
              <w:rPr>
                <w:noProof/>
                <w:webHidden/>
              </w:rPr>
              <w:fldChar w:fldCharType="begin"/>
            </w:r>
            <w:r w:rsidR="00A641DF">
              <w:rPr>
                <w:noProof/>
                <w:webHidden/>
              </w:rPr>
              <w:instrText xml:space="preserve"> PAGEREF _Toc508738929 \h </w:instrText>
            </w:r>
            <w:r w:rsidR="00A641DF">
              <w:rPr>
                <w:noProof/>
                <w:webHidden/>
              </w:rPr>
            </w:r>
            <w:r w:rsidR="00A641DF">
              <w:rPr>
                <w:noProof/>
                <w:webHidden/>
              </w:rPr>
              <w:fldChar w:fldCharType="separate"/>
            </w:r>
            <w:r w:rsidR="00A641DF">
              <w:rPr>
                <w:noProof/>
                <w:webHidden/>
              </w:rPr>
              <w:t>13</w:t>
            </w:r>
            <w:r w:rsidR="00A641DF">
              <w:rPr>
                <w:noProof/>
                <w:webHidden/>
              </w:rPr>
              <w:fldChar w:fldCharType="end"/>
            </w:r>
          </w:hyperlink>
        </w:p>
        <w:p w14:paraId="6B298612" w14:textId="2E1F6365" w:rsidR="00A641DF" w:rsidRDefault="00083ED8">
          <w:pPr>
            <w:pStyle w:val="TOC1"/>
            <w:tabs>
              <w:tab w:val="left" w:pos="440"/>
              <w:tab w:val="right" w:pos="8210"/>
            </w:tabs>
            <w:rPr>
              <w:rFonts w:asciiTheme="minorHAnsi" w:eastAsiaTheme="minorEastAsia" w:hAnsiTheme="minorHAnsi" w:cstheme="minorBidi"/>
              <w:noProof/>
              <w:color w:val="auto"/>
              <w:sz w:val="22"/>
              <w:szCs w:val="22"/>
            </w:rPr>
          </w:pPr>
          <w:hyperlink w:anchor="_Toc508738930" w:history="1">
            <w:r w:rsidR="00A641DF" w:rsidRPr="007A5D84">
              <w:rPr>
                <w:rStyle w:val="Hyperlink"/>
                <w:b/>
                <w:noProof/>
              </w:rPr>
              <w:t>7.</w:t>
            </w:r>
            <w:r w:rsidR="00A641DF">
              <w:rPr>
                <w:rFonts w:asciiTheme="minorHAnsi" w:eastAsiaTheme="minorEastAsia" w:hAnsiTheme="minorHAnsi" w:cstheme="minorBidi"/>
                <w:noProof/>
                <w:color w:val="auto"/>
                <w:sz w:val="22"/>
                <w:szCs w:val="22"/>
              </w:rPr>
              <w:tab/>
            </w:r>
            <w:r w:rsidR="00A641DF" w:rsidRPr="007A5D84">
              <w:rPr>
                <w:rStyle w:val="Hyperlink"/>
                <w:b/>
                <w:noProof/>
              </w:rPr>
              <w:t>APPENDICES</w:t>
            </w:r>
            <w:r w:rsidR="00A641DF">
              <w:rPr>
                <w:noProof/>
                <w:webHidden/>
              </w:rPr>
              <w:tab/>
            </w:r>
            <w:r w:rsidR="00A641DF">
              <w:rPr>
                <w:noProof/>
                <w:webHidden/>
              </w:rPr>
              <w:fldChar w:fldCharType="begin"/>
            </w:r>
            <w:r w:rsidR="00A641DF">
              <w:rPr>
                <w:noProof/>
                <w:webHidden/>
              </w:rPr>
              <w:instrText xml:space="preserve"> PAGEREF _Toc508738930 \h </w:instrText>
            </w:r>
            <w:r w:rsidR="00A641DF">
              <w:rPr>
                <w:noProof/>
                <w:webHidden/>
              </w:rPr>
            </w:r>
            <w:r w:rsidR="00A641DF">
              <w:rPr>
                <w:noProof/>
                <w:webHidden/>
              </w:rPr>
              <w:fldChar w:fldCharType="separate"/>
            </w:r>
            <w:r w:rsidR="00A641DF">
              <w:rPr>
                <w:noProof/>
                <w:webHidden/>
              </w:rPr>
              <w:t>14</w:t>
            </w:r>
            <w:r w:rsidR="00A641DF">
              <w:rPr>
                <w:noProof/>
                <w:webHidden/>
              </w:rPr>
              <w:fldChar w:fldCharType="end"/>
            </w:r>
          </w:hyperlink>
        </w:p>
        <w:p w14:paraId="01415A41" w14:textId="30219A83" w:rsidR="003A33EB" w:rsidRDefault="003738BB">
          <w:pPr>
            <w:tabs>
              <w:tab w:val="left" w:pos="440"/>
              <w:tab w:val="right" w:pos="8210"/>
            </w:tabs>
            <w:spacing w:after="100"/>
            <w:rPr>
              <w:rFonts w:ascii="Calibri" w:eastAsia="Calibri" w:hAnsi="Calibri" w:cs="Calibri"/>
              <w:sz w:val="22"/>
              <w:szCs w:val="22"/>
            </w:rPr>
          </w:pPr>
          <w:r>
            <w:fldChar w:fldCharType="end"/>
          </w:r>
        </w:p>
      </w:sdtContent>
    </w:sdt>
    <w:p w14:paraId="43300E1C" w14:textId="77777777" w:rsidR="003A33EB" w:rsidRDefault="003A33EB"/>
    <w:p w14:paraId="259A1F3E" w14:textId="77777777" w:rsidR="003A33EB" w:rsidRDefault="003A33EB"/>
    <w:p w14:paraId="24AD4F03" w14:textId="77777777" w:rsidR="003A33EB" w:rsidRDefault="003738BB">
      <w:pPr>
        <w:pStyle w:val="Heading1"/>
        <w:rPr>
          <w:rFonts w:ascii="Times New Roman" w:eastAsia="Times New Roman" w:hAnsi="Times New Roman" w:cs="Times New Roman"/>
        </w:rPr>
      </w:pPr>
      <w:r>
        <w:rPr>
          <w:rFonts w:ascii="Times New Roman" w:eastAsia="Times New Roman" w:hAnsi="Times New Roman" w:cs="Times New Roman"/>
        </w:rPr>
        <w:t xml:space="preserve"> </w:t>
      </w:r>
    </w:p>
    <w:p w14:paraId="27BCF67D" w14:textId="77777777" w:rsidR="003A33EB" w:rsidRDefault="003A33EB">
      <w:pPr>
        <w:jc w:val="both"/>
      </w:pPr>
    </w:p>
    <w:p w14:paraId="1748EF6E" w14:textId="77777777" w:rsidR="003A33EB" w:rsidRDefault="003A33EB">
      <w:pPr>
        <w:jc w:val="both"/>
      </w:pPr>
    </w:p>
    <w:p w14:paraId="64161684" w14:textId="77777777" w:rsidR="003A33EB" w:rsidRDefault="003A33EB">
      <w:pPr>
        <w:jc w:val="both"/>
      </w:pPr>
    </w:p>
    <w:p w14:paraId="3E6AB1B3" w14:textId="77777777" w:rsidR="003A33EB" w:rsidRDefault="003A33EB">
      <w:pPr>
        <w:jc w:val="both"/>
      </w:pPr>
    </w:p>
    <w:p w14:paraId="1E300183" w14:textId="77777777" w:rsidR="003A33EB" w:rsidRDefault="003A33EB">
      <w:pPr>
        <w:jc w:val="both"/>
      </w:pPr>
    </w:p>
    <w:p w14:paraId="32B6BE21" w14:textId="77777777" w:rsidR="003A33EB" w:rsidRDefault="003A33EB">
      <w:pPr>
        <w:jc w:val="both"/>
      </w:pPr>
    </w:p>
    <w:p w14:paraId="27A8D307" w14:textId="77777777" w:rsidR="003A33EB" w:rsidRDefault="003A33EB">
      <w:pPr>
        <w:jc w:val="both"/>
      </w:pPr>
    </w:p>
    <w:p w14:paraId="12B4819F"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2" w:name="_Toc508738916"/>
      <w:r>
        <w:rPr>
          <w:rFonts w:ascii="Times New Roman" w:eastAsia="Times New Roman" w:hAnsi="Times New Roman" w:cs="Times New Roman"/>
          <w:b/>
          <w:color w:val="000000"/>
          <w:sz w:val="28"/>
          <w:szCs w:val="28"/>
        </w:rPr>
        <w:lastRenderedPageBreak/>
        <w:t>INTRODUCTION</w:t>
      </w:r>
      <w:bookmarkEnd w:id="2"/>
      <w:r>
        <w:rPr>
          <w:rFonts w:ascii="Times New Roman" w:eastAsia="Times New Roman" w:hAnsi="Times New Roman" w:cs="Times New Roman"/>
          <w:b/>
          <w:color w:val="000000"/>
          <w:sz w:val="28"/>
          <w:szCs w:val="28"/>
        </w:rPr>
        <w:t xml:space="preserve"> </w:t>
      </w:r>
    </w:p>
    <w:p w14:paraId="31DD6E94" w14:textId="77777777" w:rsidR="003A33EB" w:rsidRDefault="003A33EB"/>
    <w:p w14:paraId="16E7F7FD" w14:textId="77777777" w:rsidR="003A33EB" w:rsidRDefault="003738BB">
      <w:pPr>
        <w:pStyle w:val="Heading2"/>
        <w:numPr>
          <w:ilvl w:val="1"/>
          <w:numId w:val="2"/>
        </w:numPr>
      </w:pPr>
      <w:bookmarkStart w:id="3" w:name="_Toc508738917"/>
      <w:r>
        <w:t>Background</w:t>
      </w:r>
      <w:bookmarkEnd w:id="3"/>
      <w:r>
        <w:t xml:space="preserve">  </w:t>
      </w:r>
    </w:p>
    <w:p w14:paraId="5C215EAE" w14:textId="77777777" w:rsidR="003A33EB" w:rsidRDefault="003A33EB"/>
    <w:p w14:paraId="073A14C7" w14:textId="77777777" w:rsidR="003A33EB" w:rsidRDefault="003A33EB">
      <w:pPr>
        <w:ind w:left="792"/>
        <w:jc w:val="both"/>
      </w:pPr>
    </w:p>
    <w:p w14:paraId="5A3BC86B" w14:textId="77777777" w:rsidR="003A33EB" w:rsidRDefault="003A33EB">
      <w:pPr>
        <w:ind w:left="792"/>
        <w:jc w:val="both"/>
      </w:pPr>
    </w:p>
    <w:p w14:paraId="42849E91" w14:textId="77777777" w:rsidR="003A33EB" w:rsidRDefault="003A33EB">
      <w:pPr>
        <w:ind w:left="792"/>
        <w:jc w:val="both"/>
      </w:pPr>
    </w:p>
    <w:p w14:paraId="74C3F784" w14:textId="77777777" w:rsidR="003A33EB" w:rsidRDefault="003738BB">
      <w:pPr>
        <w:ind w:left="792"/>
        <w:jc w:val="both"/>
      </w:pPr>
      <w:r>
        <w:t xml:space="preserve">  </w:t>
      </w:r>
    </w:p>
    <w:p w14:paraId="1CFB70CD" w14:textId="59F761A7" w:rsidR="003A33EB" w:rsidRDefault="003738BB">
      <w:pPr>
        <w:pStyle w:val="Heading2"/>
        <w:numPr>
          <w:ilvl w:val="1"/>
          <w:numId w:val="2"/>
        </w:numPr>
      </w:pPr>
      <w:bookmarkStart w:id="4" w:name="_Toc508738918"/>
      <w:r>
        <w:t>Literature survey</w:t>
      </w:r>
      <w:bookmarkEnd w:id="4"/>
    </w:p>
    <w:p w14:paraId="026A39FC" w14:textId="09AFE13B" w:rsidR="00AF0BA8" w:rsidRDefault="00AF0BA8" w:rsidP="00AF0BA8"/>
    <w:p w14:paraId="3B6048F5" w14:textId="1648932D" w:rsidR="00AF0BA8" w:rsidRDefault="00AF0BA8" w:rsidP="00AF0BA8">
      <w:r>
        <w:t>Low resolution images not clear and hard to get actual information. Template correction method is use for hyperspectral images. There are three parts in this technique, building the template, image match and template correction and object recognition. These techniques apply for high-resolution images, and objects and identify the objects in the images. Image can be consisting of degraded quality due to poor quality equipment, data transmission issues etc. There are several types of noises Impulse noise, Amplifier noise, Short noise which are case for low quality images. Those type of images can be recreated by removing noise or   unnecessary data from the original image.</w:t>
      </w:r>
      <w:r w:rsidR="003F52F8">
        <w:fldChar w:fldCharType="begin" w:fldLock="1"/>
      </w:r>
      <w:r w:rsidR="004C56F8">
        <w:instrText>ADDIN CSL_CITATION { "citationItems" : [ { "id" : "ITEM-1", "itemData" : { "author" : [ { "dropping-particle" : "", "family" : "Gupta", "given" : "Divya", "non-dropping-particle" : "", "parse-names" : false, "suffix" : "" }, { "dropping-particle" : "", "family" : "Goswami", "given" : "Sudhir", "non-dropping-particle" : "", "parse-names" : false, "suffix" : "" } ], "container-title" : "Internationa Journal of Computer Application", "id" : "ITEM-1", "issue" : "11", "issued" : { "date-parts" : [ [ "2017" ] ] }, "page" : "38-43", "title" : "Object Recognition based on Template Matching and Correlation Method in Hyperspectral Images Divya Gupta", "type" : "article-journal", "volume" : "166" }, "uris" : [ "http://www.mendeley.com/documents/?uuid=d1956fa3-3999-4b22-b8cb-de22d4618385", "http://www.mendeley.com/documents/?uuid=10c7af3b-fa5c-4dc7-8c67-9dd033bd79c0" ] } ], "mendeley" : { "formattedCitation" : "[1]", "plainTextFormattedCitation" : "[1]", "previouslyFormattedCitation" : "[1]" }, "properties" : {  }, "schema" : "https://github.com/citation-style-language/schema/raw/master/csl-citation.json" }</w:instrText>
      </w:r>
      <w:r w:rsidR="003F52F8">
        <w:fldChar w:fldCharType="separate"/>
      </w:r>
      <w:r w:rsidR="003F52F8" w:rsidRPr="003F52F8">
        <w:rPr>
          <w:noProof/>
        </w:rPr>
        <w:t>[</w:t>
      </w:r>
      <w:r w:rsidR="003F52F8">
        <w:rPr>
          <w:noProof/>
        </w:rPr>
        <w:t>1</w:t>
      </w:r>
      <w:r w:rsidR="003F52F8" w:rsidRPr="003F52F8">
        <w:rPr>
          <w:noProof/>
        </w:rPr>
        <w:t>]</w:t>
      </w:r>
      <w:r w:rsidR="003F52F8">
        <w:fldChar w:fldCharType="end"/>
      </w:r>
    </w:p>
    <w:p w14:paraId="1EEFEBD3" w14:textId="5B3A6E95" w:rsidR="00C22BC2" w:rsidRPr="00AF0BA8" w:rsidRDefault="00267724" w:rsidP="00AF0BA8">
      <w:r>
        <w:t xml:space="preserve">Template matching use to identify similarities between two objects. It can be </w:t>
      </w:r>
      <w:r w:rsidR="00E03715">
        <w:t>categorized</w:t>
      </w:r>
      <w:r>
        <w:t xml:space="preserve"> into area-base approaches and feature-based approaches. In the area-based approach, there are some cases which direct matching of template and target image is hard.</w:t>
      </w:r>
      <w:r w:rsidR="00E03715">
        <w:t xml:space="preserve"> Split the template image into sub-images and perform matching can be used as a solution.</w:t>
      </w:r>
      <w:r w:rsidR="007C50E2">
        <w:t xml:space="preserve"> In native template matching usually without scaling the target image </w:t>
      </w:r>
      <w:r w:rsidR="005F4120">
        <w:t>scan</w:t>
      </w:r>
      <w:r w:rsidR="007C50E2">
        <w:t>.</w:t>
      </w:r>
      <w:r w:rsidR="005F4120">
        <w:fldChar w:fldCharType="begin" w:fldLock="1"/>
      </w:r>
      <w:r w:rsidR="004C56F8">
        <w:instrText>ADDIN CSL_CITATION { "citationItems" : [ { "id" : "ITEM-1", "itemData" : { "abstract" : "In most computer vision and image analysis problems, it is necessary to define a similarity measure between two or more different objects or images. Template matching is a classic and fundamental method used to score similarities between objects using certain mathematical algorithms. In this paper, we reviewed the basic concept of matching, as well as advances in template matching and applications such as invariant features or novel applications in medical image analysis. Additionally, deformable models and templates originating from classic template matching were discussed. These models have broad applications in image registration, and they are a fundamental aspect of novel machine vision or deep learning algorithms, such as convolutional neural networks (CNN), which perform shift and scale invariant functions followed by classification. In general, although template matching methods have restrictions which limit their application, they are recommended for use with other object recognition methods as pre- or post-processing steps. Combining a template matching technique such as normalized cross-correlation or dice coefficient with a robust decision-making algorithm yields a significant improvement in the accuracy rate for object detection and recognition.", "author" : [ { "dropping-particle" : "", "family" : "Hashemi", "given" : "Nazanin Sadat", "non-dropping-particle" : "", "parse-names" : false, "suffix" : "" }, { "dropping-particle" : "", "family" : "Aghdam", "given" : "Roya Babaie", "non-dropping-particle" : "", "parse-names" : false, "suffix" : "" }, { "dropping-particle" : "", "family" : "Ghiasi", "given" : "Atieh Sadat Bayat", "non-dropping-particle" : "", "parse-names" : false, "suffix" : "" }, { "dropping-particle" : "", "family" : "Fatemi", "given" : "Parastoo", "non-dropping-particle" : "", "parse-names" : false, "suffix" : "" } ], "container-title" : "American Scientific Research Journal for Engineering, Technology, and Sciences (ASRJETS)", "id" : "ITEM-1", "issued" : { "date-parts" : [ [ "2016" ] ] }, "page" : "91-96", "title" : "Template Matching Advances and Applications in Image Analysis", "type" : "article-journal" }, "uris" : [ "http://www.mendeley.com/documents/?uuid=72418dfc-1500-4734-8e5c-649e6f734610", "http://www.mendeley.com/documents/?uuid=ef6f390f-de65-4c44-b842-617ca76511ff" ] } ], "mendeley" : { "formattedCitation" : "[2]", "plainTextFormattedCitation" : "[2]", "previouslyFormattedCitation" : "[2]" }, "properties" : {  }, "schema" : "https://github.com/citation-style-language/schema/raw/master/csl-citation.json" }</w:instrText>
      </w:r>
      <w:r w:rsidR="005F4120">
        <w:fldChar w:fldCharType="separate"/>
      </w:r>
      <w:r w:rsidR="005F4120" w:rsidRPr="005F4120">
        <w:rPr>
          <w:noProof/>
        </w:rPr>
        <w:t>[2]</w:t>
      </w:r>
      <w:r w:rsidR="005F4120">
        <w:fldChar w:fldCharType="end"/>
      </w:r>
    </w:p>
    <w:p w14:paraId="57DF035E" w14:textId="513E32A1" w:rsidR="00570B5D" w:rsidRDefault="00570B5D">
      <w:r>
        <w:t xml:space="preserve">Template matching technique for searching words in document </w:t>
      </w:r>
      <w:r w:rsidR="00DA176A">
        <w:t xml:space="preserve">images, used to search and finding the location of a small part of image in large image and used in Optical Character Recognition and search and convert scanned image to text. This technique can be used to compare single characters and multiple characters from word document. Input image capture and store in image file format JPG/JPEG, PNG, TIFF etc. Characters detect using template string. Converted color image </w:t>
      </w:r>
      <w:r w:rsidR="003E09D9">
        <w:t>convert</w:t>
      </w:r>
      <w:r w:rsidR="00DA176A">
        <w:t xml:space="preserve"> into black and white image which is called binary </w:t>
      </w:r>
      <w:r w:rsidR="003E09D9">
        <w:t xml:space="preserve">image. Normalized cross correlation, correlation methods and performance index method use for the analyze process. </w:t>
      </w:r>
      <w:r w:rsidR="00DA176A">
        <w:t xml:space="preserve"> </w:t>
      </w:r>
      <w:r w:rsidR="00DA176A">
        <w:fldChar w:fldCharType="begin" w:fldLock="1"/>
      </w:r>
      <w:r w:rsidR="004C56F8">
        <w:instrText>ADDIN CSL_CITATION { "citationItems" : [ { "id" : "ITEM-1", "itemData" : { "DOI" : "10.5121/ijci.2015.4603", "ISSN" : "23208430", "author" : [ { "dropping-particle" : "", "family" : "S", "given" : "Vijayarani", "non-dropping-particle" : "", "parse-names" : false, "suffix" : "" }, { "dropping-particle" : "", "family" : "A", "given" : "Sakila", "non-dropping-particle" : "", "parse-names" : false, "suffix" : "" } ], "container-title" : "International Journal on Cybernetics &amp; Informatics", "id" : "ITEM-1", "issue" : "6", "issued" : { "date-parts" : [ [ "2015" ] ] }, "page" : "25-35", "title" : "Template Matching Technique for Searching Words in Document Images", "type" : "article-journal", "volume" : "4" }, "uris" : [ "http://www.mendeley.com/documents/?uuid=8c57012d-1fe3-4be5-9e3a-58bedb0af0d2", "http://www.mendeley.com/documents/?uuid=c258b609-862c-4cbc-a251-915edc9ad8dd" ] } ], "mendeley" : { "formattedCitation" : "[3]", "manualFormatting" : "[3]", "plainTextFormattedCitation" : "[3]", "previouslyFormattedCitation" : "[3]" }, "properties" : {  }, "schema" : "https://github.com/citation-style-language/schema/raw/master/csl-citation.json" }</w:instrText>
      </w:r>
      <w:r w:rsidR="00DA176A">
        <w:fldChar w:fldCharType="separate"/>
      </w:r>
      <w:r w:rsidR="00DA176A" w:rsidRPr="00DA176A">
        <w:rPr>
          <w:noProof/>
        </w:rPr>
        <w:t>[</w:t>
      </w:r>
      <w:r w:rsidR="005F4120">
        <w:rPr>
          <w:noProof/>
        </w:rPr>
        <w:t>3</w:t>
      </w:r>
      <w:r w:rsidR="00DA176A" w:rsidRPr="00DA176A">
        <w:rPr>
          <w:noProof/>
        </w:rPr>
        <w:t>]</w:t>
      </w:r>
      <w:r w:rsidR="00DA176A">
        <w:fldChar w:fldCharType="end"/>
      </w:r>
    </w:p>
    <w:p w14:paraId="6AD664FF" w14:textId="57C018E5" w:rsidR="005A5C22" w:rsidRDefault="005A5C22" w:rsidP="005A5C22">
      <w:r>
        <w:t xml:space="preserve">Detection of text-Based Traffic Signs, First System detects the text-based traffic signs then convert those images to 2-D frame. The dimensions and heights of road signs are fixed. To detect symbol-based traffic signs this system uses MSER and HSV color thresholding. MSER maintain shape of the image and HSV detect additional text signs. Before read the text perspective transformation apply to </w:t>
      </w:r>
      <w:r>
        <w:lastRenderedPageBreak/>
        <w:t>vertically align text to improve the detection</w:t>
      </w:r>
      <w:r>
        <w:fldChar w:fldCharType="begin" w:fldLock="1"/>
      </w:r>
      <w:r w:rsidR="004C56F8">
        <w:instrText>ADDIN CSL_CITATION { "citationItems" : [ { "id" : "ITEM-1", "itemData" : { "DOI" : "10.1109/TITS.2014.2363167", "ISBN" : "1524-9050", "ISSN" : "15249050", "abstract" : "We propose a novel system for the automatic detection and recognition of text in traffic signs. Scene structure is used to define search regions within the image, in which traffic sign candidates are then found. Maximally stable extremal regions (MSERs) and hue, saturation, and value color thresholding are used to locate a large number of candidates, which are then reduced by applying constraints based on temporal and structural information. A recognition stage interprets the text contained within detected candidate regions. Individual text characters are detected as MSERs and are grouped into lines, before being interpreted using optical character recognition (OCR). Recognition accuracy is vastly improved through the temporal fusion of text results across consecutive frames. The method is comparatively evaluated and achieves an overall rm measure of 0.87.", "author" : [ { "dropping-particle" : "", "family" : "Greenhalgh", "given" : "Jack", "non-dropping-particle" : "", "parse-names" : false, "suffix" : "" }, { "dropping-particle" : "", "family" : "Mirmehdi", "given" : "Majid", "non-dropping-particle" : "", "parse-names" : false, "suffix" : "" } ], "container-title" : "IEEE Transactions on Intelligent Transportation Systems", "id" : "ITEM-1", "issue" : "3", "issued" : { "date-parts" : [ [ "2015" ] ] }, "page" : "1360-1369", "title" : "Recognizing text-based traffic signs", "type" : "article-journal", "volume" : "16" }, "uris" : [ "http://www.mendeley.com/documents/?uuid=bfddbd08-06c5-4fbe-8eea-cc950aae2422", "http://www.mendeley.com/documents/?uuid=e968c147-da5c-4b23-b4e7-a6fe404106a6" ] } ], "mendeley" : { "formattedCitation" : "[4]", "manualFormatting" : "[4]", "plainTextFormattedCitation" : "[4]", "previouslyFormattedCitation" : "[4]" }, "properties" : {  }, "schema" : "https://github.com/citation-style-language/schema/raw/master/csl-citation.json" }</w:instrText>
      </w:r>
      <w:r>
        <w:fldChar w:fldCharType="separate"/>
      </w:r>
      <w:r w:rsidRPr="005A5C22">
        <w:rPr>
          <w:noProof/>
        </w:rPr>
        <w:t>[</w:t>
      </w:r>
      <w:r w:rsidR="005F4120">
        <w:rPr>
          <w:noProof/>
        </w:rPr>
        <w:t>4</w:t>
      </w:r>
      <w:r w:rsidRPr="005A5C22">
        <w:rPr>
          <w:noProof/>
        </w:rPr>
        <w:t>]</w:t>
      </w:r>
      <w:r>
        <w:fldChar w:fldCharType="end"/>
      </w:r>
    </w:p>
    <w:p w14:paraId="3E98D99D" w14:textId="2FBFA7F2" w:rsidR="003B391B" w:rsidRDefault="000B3F2F" w:rsidP="005A5C22">
      <w:r>
        <w:t xml:space="preserve">OCR belongs to machine recognition technique performing automatic identification. It identifies objects automatically from the data entered to the </w:t>
      </w:r>
      <w:r w:rsidR="007674EC">
        <w:t>system.</w:t>
      </w:r>
      <w:r w:rsidR="007674EC">
        <w:fldChar w:fldCharType="begin" w:fldLock="1"/>
      </w:r>
      <w:r w:rsidR="004C56F8">
        <w:instrText>ADDIN CSL_CITATION { "citationItems" : [ { "id" : "ITEM-1", "itemData" : { "DOI" : "10.1007/978-3-319-50252-6", "ISBN" : "978-3-319-50251-9", "abstract" : "The book offers a comprehensive survey of soft-computing models for optical character recognition systems. The various techniques, including fuzzy and rough sets, artificial neural networks and genetic algorithms, are tested using real texts written in different languages, such as English, French, German, Latin, Hindi and Gujrati, which have been extracted by publicly available datasets. The simulation studies, which are reported in details here, show that soft-computing based modeling of OCR systems performs consistently better than traditional models. Mainly intended as state-of-the-art survey for postgraduates and researchers in pattern recognition, optical character recognition and soft computing, this book will be useful for professionals in computer vision and image processing alike, dealing with different issues related to optical character recognition.", "author" : [ { "dropping-particle" : "", "family" : "Chaudhuri", "given" : "Arindam", "non-dropping-particle" : "", "parse-names" : false, "suffix" : "" }, { "dropping-particle" : "", "family" : "Mandaviya", "given" : "Krupa", "non-dropping-particle" : "", "parse-names" : false, "suffix" : "" }, { "dropping-particle" : "", "family" : "Badelia", "given" : "Pratixa", "non-dropping-particle" : "", "parse-names" : false, "suffix" : "" }, { "dropping-particle" : "", "family" : "K Ghosh", "given" : "Soumya", "non-dropping-particle" : "", "parse-names" : false, "suffix" : "" } ], "id" : "ITEM-1", "issued" : { "date-parts" : [ [ "2017" ] ] }, "number-of-pages" : "9-42", "title" : "Optical Character Recognition Systems for Different Languages with Soft Computing", "type" : "book", "volume" : "352" }, "uris" : [ "http://www.mendeley.com/documents/?uuid=0da2fd92-53ba-48f1-ac43-39af475ff685", "http://www.mendeley.com/documents/?uuid=8ce925a4-2b1e-48b1-80d1-e4ee38273fd1" ] } ], "mendeley" : { "formattedCitation" : "[5]", "plainTextFormattedCitation" : "[5]", "previouslyFormattedCitation" : "[5]" }, "properties" : {  }, "schema" : "https://github.com/citation-style-language/schema/raw/master/csl-citation.json" }</w:instrText>
      </w:r>
      <w:r w:rsidR="007674EC">
        <w:fldChar w:fldCharType="separate"/>
      </w:r>
      <w:r w:rsidR="007674EC" w:rsidRPr="007674EC">
        <w:rPr>
          <w:noProof/>
        </w:rPr>
        <w:t>[5]</w:t>
      </w:r>
      <w:r w:rsidR="007674EC">
        <w:fldChar w:fldCharType="end"/>
      </w:r>
      <w:r w:rsidR="007674EC" w:rsidRPr="00F75167">
        <w:rPr>
          <w:highlight w:val="yellow"/>
        </w:rPr>
        <w:t xml:space="preserve"> Optical</w:t>
      </w:r>
      <w:r w:rsidR="00F75167" w:rsidRPr="00F75167">
        <w:rPr>
          <w:highlight w:val="yellow"/>
        </w:rPr>
        <w:t xml:space="preserve"> Character Recognition (OCR) is a technique which is used to convert scanned image into editable text format.</w:t>
      </w:r>
      <w:r w:rsidR="00F75167">
        <w:t xml:space="preserve"> The results depend on text pre-processing and segmentation algorithms. The performance can be measured using accuracy and error rate. Images from different formats process and remove noises to enhance the quality. Segmentation algorithm use to extract words from the image.</w:t>
      </w:r>
      <w:r w:rsidR="00364044" w:rsidRPr="00364044">
        <w:t xml:space="preserve"> </w:t>
      </w:r>
      <w:r w:rsidR="00364044">
        <w:t>Then OCR used to classify characters and patterns.</w:t>
      </w:r>
      <w:r>
        <w:t xml:space="preserve"> The hand written and printed characters can be recognized using OCR but performance depend on the quality of input document.</w:t>
      </w:r>
      <w:r w:rsidR="007674EC">
        <w:t xml:space="preserve"> </w:t>
      </w:r>
      <w:r w:rsidR="00364044">
        <w:fldChar w:fldCharType="begin" w:fldLock="1"/>
      </w:r>
      <w:r w:rsidR="004C56F8">
        <w:instrText>ADDIN CSL_CITATION { "citationItems" : [ { "id" : "ITEM-1", "itemData" : { "DOI" : "10.5121/iju.2015.6303", "ISSN" : "09762213", "abstract" : "Optical Character Recognition (OCR) is a technique, used to convert scanned image into editable text format. Many different types of Optical Character Recognition (OCR) tools are commercially available today; it is a useful and popular method for different types of applications. OCR can predict the accurate result depends on text pre-processing and segmentation algorithms. Image quality is one of the most important factors that improve quality of recognition in performing OCR tools. Images can be processed independently (.png, .jpg, and .gif files) or in multi-page PDF documents (.pdf). The primary objective of this work is to provide the overview of various Optical Character Recognition (OCR) tools and analyses of their performance by applying the two factors of OCR tool performance i.e. accuracy and error rate.", "author" : [ { "dropping-particle" : "", "family" : "S", "given" : "Vijayarani", "non-dropping-particle" : "", "parse-names" : false, "suffix" : "" }, { "dropping-particle" : "", "family" : "A", "given" : "Sakila", "non-dropping-particle" : "", "parse-names" : false, "suffix" : "" } ], "container-title" : "International Journal of UbiComp", "id" : "ITEM-1", "issue" : "3", "issued" : { "date-parts" : [ [ "2015" ] ] }, "page" : "19-30", "title" : "Performance Comparison of OCR Tools", "type" : "article-journal", "volume" : "6" }, "uris" : [ "http://www.mendeley.com/documents/?uuid=111ea6cb-5bbe-4d53-aef0-be6ae166b3d7", "http://www.mendeley.com/documents/?uuid=69ea80a5-a2cb-4b22-b067-44f0c0057408" ] } ], "mendeley" : { "formattedCitation" : "[6]", "plainTextFormattedCitation" : "[6]", "previouslyFormattedCitation" : "[6]" }, "properties" : {  }, "schema" : "https://github.com/citation-style-language/schema/raw/master/csl-citation.json" }</w:instrText>
      </w:r>
      <w:r w:rsidR="00364044">
        <w:fldChar w:fldCharType="separate"/>
      </w:r>
      <w:r w:rsidR="007674EC" w:rsidRPr="007674EC">
        <w:rPr>
          <w:noProof/>
        </w:rPr>
        <w:t>[6]</w:t>
      </w:r>
      <w:r w:rsidR="00364044">
        <w:fldChar w:fldCharType="end"/>
      </w:r>
    </w:p>
    <w:p w14:paraId="52E42E6B" w14:textId="40F090A6" w:rsidR="00704AFF" w:rsidRDefault="002177EE" w:rsidP="005A5C22">
      <w:r>
        <w:t>In The Text to Speech (TTS) conversion technology used to converts scanned or printed text image, handwritten text into editable text .It get the image and convert color image to gray scale image by threshold operation and Character extracted and resized according to the template size.</w:t>
      </w:r>
      <w:r w:rsidR="009621C5">
        <w:fldChar w:fldCharType="begin" w:fldLock="1"/>
      </w:r>
      <w:r w:rsidR="004C56F8">
        <w:instrText>ADDIN CSL_CITATION { "citationItems" : [ { "id" : "ITEM-1", "itemData" : { "DOI" : "10.23956/ijarcsse/V7I7/0117", "author" : [ { "dropping-particle" : "", "family" : "Sagar", "given" : "G K", "non-dropping-particle" : "", "parse-names" : false, "suffix" : "" } ], "id" : "ITEM-1", "issue" : "7", "issued" : { "date-parts" : [ [ "2017" ] ] }, "page" : "149-156", "title" : "Real Time Implementation of Optical Character Recognition Based TTS System using Raspberry pi", "type" : "article-journal" }, "uris" : [ "http://www.mendeley.com/documents/?uuid=4a65c8a4-170e-489e-aba2-3d050afafbbc", "http://www.mendeley.com/documents/?uuid=f8f3fc42-ec80-43e9-884f-504765f1824a" ] } ], "mendeley" : { "formattedCitation" : "[7]", "plainTextFormattedCitation" : "[7]", "previouslyFormattedCitation" : "[7]" }, "properties" : {  }, "schema" : "https://github.com/citation-style-language/schema/raw/master/csl-citation.json" }</w:instrText>
      </w:r>
      <w:r w:rsidR="009621C5">
        <w:fldChar w:fldCharType="separate"/>
      </w:r>
      <w:r w:rsidR="009621C5" w:rsidRPr="009621C5">
        <w:rPr>
          <w:noProof/>
        </w:rPr>
        <w:t>[7]</w:t>
      </w:r>
      <w:r w:rsidR="009621C5">
        <w:fldChar w:fldCharType="end"/>
      </w:r>
      <w:bookmarkStart w:id="5" w:name="_GoBack"/>
      <w:bookmarkEnd w:id="5"/>
    </w:p>
    <w:p w14:paraId="45DB76A8" w14:textId="1ED55EAE" w:rsidR="007F57E3" w:rsidRPr="001D2653" w:rsidRDefault="00704AFF" w:rsidP="005A5C22">
      <w:pPr>
        <w:rPr>
          <w:rStyle w:val="Hyperlink"/>
          <w:color w:val="000000"/>
          <w:u w:val="none"/>
        </w:rPr>
      </w:pPr>
      <w:proofErr w:type="spellStart"/>
      <w:r>
        <w:t>Blockchain</w:t>
      </w:r>
      <w:proofErr w:type="spellEnd"/>
      <w:r>
        <w:t xml:space="preserve"> is using distributed data storage, it is a decentralized data transferring method. Each block chain is encrypted and contains useful information, a reference to the preceding block and an answer to a mathematical problem which is used to validate the information that block contains. </w:t>
      </w:r>
      <w:r w:rsidR="006E455E">
        <w:t>A copy of the block chain is stored in every computer. When a block is added to the block chain it cannot be deleted and also it can be accessed by every computer in the network.</w:t>
      </w:r>
      <w:r w:rsidR="007E5DAD">
        <w:fldChar w:fldCharType="begin" w:fldLock="1"/>
      </w:r>
      <w:r w:rsidR="00BD4B3D">
        <w:instrText>ADDIN CSL_CITATION { "citationItems" : [ { "id" : "ITEM-1", "itemData" : { "abstract" : "Just as decentralization communication systems lead to the creation of the Internet, today a new technology\u2014the blockchain\u2014has the potential to decentralize the way we store data and manage information, potentially leading to a reduced role for one of the most important regulatory actors in our society: the middleman. Blockchain technology enables the creation of decentralized currencies, self-executing digital contracts (smart contracts) and intelligent assets that can be controlled over the Internet (smart property). The blockchain also enables the development of new governance systems with more democratic or participatory decision-making, and decentralized (autonomous) organizations that can operate over a network of computers without any human intervention. These applications have lead many to compare the blockchain to the Internet, with accompanying predictions that this technology will shift the balance of power away from centralized authorities in the field of communications, business, and even politics or law. In this Article, we explore the benefits and drawbacks of this emerging decentralized technology and argue that its widespread deployment will lead to expansion of a new subset of law, which we term Lex Cryptographia: rules administered through self-executing smart contracts and decentralized (autonomous) organizations. As blockchain technology becomes widely adopted, centralized authorities, such as governmental agencies and large multinational corporations, could lose the ability to control and shape the activities of disparate people through existing means. As a result, there will be an increasing need to focus on how to regulate blockchain technology and how to shape the creation and deployment of these emerging decentralized organizations in ways that have yet to be explored under current legal theory.", "author" : [ { "dropping-particle" : "", "family" : "Wright", "given" : "Aaron", "non-dropping-particle" : "", "parse-names" : false, "suffix" : "" }, { "dropping-particle" : "", "family" : "Filippi", "given" : "Primavera", "non-dropping-particle" : "De", "parse-names" : false, "suffix" : "" } ], "id" : "ITEM-1", "issued" : { "date-parts" : [ [ "0" ] ] }, "title" : "Decentralized Blockchain Technology and the Rise of  Lex Cryptographia", "type" : "article-journal" }, "uris" : [ "http://www.mendeley.com/documents/?uuid=180612c9-381c-4357-8877-107f145b2507", "http://www.mendeley.com/documents/?uuid=2414d4c0-c608-43eb-9919-9bae1dd36515" ] } ], "mendeley" : { "formattedCitation" : "[8]", "plainTextFormattedCitation" : "[8]", "previouslyFormattedCitation" : "[8]" }, "properties" : {  }, "schema" : "https://github.com/citation-style-language/schema/raw/master/csl-citation.json" }</w:instrText>
      </w:r>
      <w:r w:rsidR="007E5DAD">
        <w:fldChar w:fldCharType="separate"/>
      </w:r>
      <w:r w:rsidR="007E5DAD" w:rsidRPr="007E5DAD">
        <w:rPr>
          <w:noProof/>
        </w:rPr>
        <w:t>[8]</w:t>
      </w:r>
      <w:r w:rsidR="007E5DAD">
        <w:fldChar w:fldCharType="end"/>
      </w:r>
    </w:p>
    <w:p w14:paraId="7EC016B9" w14:textId="6648783D" w:rsidR="00D91C80" w:rsidRDefault="00BE34D6" w:rsidP="005A5C22">
      <w:r>
        <w:t>Bitcoin-NG is using t</w:t>
      </w:r>
      <w:r w:rsidR="007F57E3">
        <w:t>o overcome transaction l</w:t>
      </w:r>
      <w:r>
        <w:t xml:space="preserve">atencies and bandwidth problems. It is a </w:t>
      </w:r>
      <w:proofErr w:type="spellStart"/>
      <w:r>
        <w:t>blockchain</w:t>
      </w:r>
      <w:proofErr w:type="spellEnd"/>
      <w:r>
        <w:t xml:space="preserve"> protocol that serializes transactions</w:t>
      </w:r>
      <w:r w:rsidR="00D91C80">
        <w:t xml:space="preserve"> it allows better latency and bandwidth without sacrificing other properties.</w:t>
      </w:r>
      <w:r w:rsidR="007E5DAD">
        <w:fldChar w:fldCharType="begin" w:fldLock="1"/>
      </w:r>
      <w:r w:rsidR="00BD4B3D">
        <w:instrText>ADDIN CSL_CITATION { "citationItems" : [ { "id" : "ITEM-1", "itemData" : { "ISBN" : "978-1-931971-29-4", "abstract" : "Cryptocurrencies, based on and led by Bitcoin, have shown promise as infrastructure for pseudonymous online payments, cheap remittance, trustless digital asset exchange, and smart contracts. However, Bitcoin-derived blockchain protocols have inherent scalability limits that trade-off between throughput and latency and withhold the realization of this potential. This paper presents Bitcoin-NG, a new blockchain protocol designed to scale. Based on Bitcoin's blockchain protocol, Bitcoin-NG is Byzantine fault tolerant, is robust to extreme churn, and shares the same trust model obviating qualitative changes to the ecosystem. In addition to Bitcoin-NG, we introduce several novel metrics of interest in quantifying the security and efficiency of Bitcoin-like blockchain protocols. We implement Bitcoin-NG and perform large-scale experiments at 15% the size of the operational Bitcoin system, using unchanged clients of both protocols. These experiments demonstrate that Bitcoin-NG scales optimally, with bandwidth limited only by the capacity of the individual nodes and latency limited only by the propagation time of the network.", "author" : [ { "dropping-particle" : "", "family" : "Eyal", "given" : "Ittay", "non-dropping-particle" : "", "parse-names" : false, "suffix" : "" }, { "dropping-particle" : "", "family" : "Gencer", "given" : "Adem Efe", "non-dropping-particle" : "", "parse-names" : false, "suffix" : "" }, { "dropping-particle" : "", "family" : "Sirer", "given" : "Emin Gun", "non-dropping-particle" : "", "parse-names" : false, "suffix" : "" }, { "dropping-particle" : "", "family" : "Renesse", "given" : "Robbert", "non-dropping-particle" : "van", "parse-names" : false, "suffix" : "" } ], "id" : "ITEM-1", "issued" : { "date-parts" : [ [ "2015" ] ] }, "title" : "Bitcoin-NG: A Scalable Blockchain Protocol", "type" : "article-journal" }, "uris" : [ "http://www.mendeley.com/documents/?uuid=b274d24e-2339-4275-ae92-48f9485dc8ae", "http://www.mendeley.com/documents/?uuid=364975f2-161f-4ce8-9015-bc1c5e36e4cf" ] } ], "mendeley" : { "formattedCitation" : "[9]", "plainTextFormattedCitation" : "[9]", "previouslyFormattedCitation" : "[9]" }, "properties" : {  }, "schema" : "https://github.com/citation-style-language/schema/raw/master/csl-citation.json" }</w:instrText>
      </w:r>
      <w:r w:rsidR="007E5DAD">
        <w:fldChar w:fldCharType="separate"/>
      </w:r>
      <w:r w:rsidR="007E5DAD" w:rsidRPr="007E5DAD">
        <w:rPr>
          <w:noProof/>
        </w:rPr>
        <w:t>[9]</w:t>
      </w:r>
      <w:r w:rsidR="007E5DAD">
        <w:fldChar w:fldCharType="end"/>
      </w:r>
    </w:p>
    <w:p w14:paraId="13419866" w14:textId="281FD4DB" w:rsidR="00602E79" w:rsidRDefault="000E56BE" w:rsidP="005A5C22">
      <w:r>
        <w:t>Sidechaining is a mechanism which allows block chain to be securely used wit</w:t>
      </w:r>
      <w:r w:rsidR="00A63FBF">
        <w:t xml:space="preserve">hin a completely separate </w:t>
      </w:r>
      <w:proofErr w:type="spellStart"/>
      <w:r w:rsidR="00A63FBF">
        <w:t>block</w:t>
      </w:r>
      <w:r>
        <w:t>chain</w:t>
      </w:r>
      <w:proofErr w:type="spellEnd"/>
      <w:r>
        <w:t>. Sidechains are independent and runs parallel to the main block chain. If a sidechain got hacked it won’t damage other chains, damage will be limited only to that chain. Sidechain can be move back to the main chain if necessary.</w:t>
      </w:r>
      <w:r w:rsidR="004C56F8">
        <w:fldChar w:fldCharType="begin" w:fldLock="1"/>
      </w:r>
      <w:r w:rsidR="00BD4B3D">
        <w:instrText>ADDIN CSL_CITATION { "citationItems" : [ { "id" : "ITEM-1", "itemData" : { "abstract" : "Since the introduction of Bitcoin[Nak09] in 2009, and the multiple computer science and electronic cash innovations it brought, there has been great interest in the potential of decentralised cryptocurrencies. At the same time, implementation changes to the consensus- critical parts of Bitcoin must necessarily be handled very conservatively. As a result, Bitcoin has greater difficulty than other Internet protocols in adapting to new demands and accommodating new innovation. We propose a new technology, pegged sidechains, which enables bitcoins and other ledger assets to be transferred between multiple blockchains. This gives users access to new and innovative cryptocurrency systems using the assets they already own. By reusing Bitcoin\u2019s currency, these systems can more easily interoperate with each other and with Bitcoin, avoiding the liquidity shortages and market fluctuations associated with new currencies. Since sidechains are separate systems, technical and economic innovation is not hindered. Despite bidirectional transferability between Bitcoin and pegged sidechains, they are isolated: in the case of a cryptographic break (or malicious design) in a sidechain, the damage is entirely confined to the sidechain itself. This paper lays out pegged sidechains, their implementation requirements, and the work needed to fully benefit from the future of interconnected blockchains.", "author" : [ { "dropping-particle" : "", "family" : "Back", "given" : "A", "non-dropping-particle" : "", "parse-names" : false, "suffix" : "" }, { "dropping-particle" : "", "family" : "Corallo", "given" : "M", "non-dropping-particle" : "", "parse-names" : false, "suffix" : "" }, { "dropping-particle" : "", "family" : "Dashjr", "given" : "L", "non-dropping-particle" : "", "parse-names" : false, "suffix" : "" } ], "container-title" : "URL: http://www.", "id" : "ITEM-1", "issued" : { "date-parts" : [ [ "2014" ] ] }, "page" : "1-25", "title" : "Enabling blockchain innovations with pegged sidechains", "type" : "article-journal" }, "uris" : [ "http://www.mendeley.com/documents/?uuid=cbeb4e93-7c6d-4ef5-86b1-dd46138a041e", "http://www.mendeley.com/documents/?uuid=bb97e78f-203f-46e0-bd6c-5ca4466c218f" ] } ], "mendeley" : { "formattedCitation" : "[10]", "plainTextFormattedCitation" : "[10]", "previouslyFormattedCitation" : "[10]" }, "properties" : {  }, "schema" : "https://github.com/citation-style-language/schema/raw/master/csl-citation.json" }</w:instrText>
      </w:r>
      <w:r w:rsidR="004C56F8">
        <w:fldChar w:fldCharType="separate"/>
      </w:r>
      <w:r w:rsidR="007E5DAD" w:rsidRPr="007E5DAD">
        <w:rPr>
          <w:noProof/>
        </w:rPr>
        <w:t>[10]</w:t>
      </w:r>
      <w:r w:rsidR="004C56F8">
        <w:fldChar w:fldCharType="end"/>
      </w:r>
    </w:p>
    <w:p w14:paraId="5167E130" w14:textId="78C0D2C5" w:rsidR="004B7BFC" w:rsidRDefault="00602E79" w:rsidP="005A5C22">
      <w:pPr>
        <w:rPr>
          <w:rStyle w:val="Hyperlink"/>
          <w:u w:val="none"/>
        </w:rPr>
      </w:pPr>
      <w:r>
        <w:t>There are three types of block chains publi</w:t>
      </w:r>
      <w:r w:rsidR="00DE4ABB">
        <w:t xml:space="preserve">c, private and consortium </w:t>
      </w:r>
      <w:proofErr w:type="spellStart"/>
      <w:r w:rsidR="00DE4ABB">
        <w:t>block</w:t>
      </w:r>
      <w:r>
        <w:t>chains</w:t>
      </w:r>
      <w:proofErr w:type="spellEnd"/>
      <w:r w:rsidR="00DE4ABB">
        <w:t xml:space="preserve">. In public </w:t>
      </w:r>
      <w:proofErr w:type="spellStart"/>
      <w:r w:rsidR="00DE4ABB">
        <w:t>blockchains</w:t>
      </w:r>
      <w:proofErr w:type="spellEnd"/>
      <w:r w:rsidR="00DE4ABB">
        <w:t xml:space="preserve"> there is no middle man. </w:t>
      </w:r>
      <w:r w:rsidR="00DE4ABB" w:rsidRPr="00DE4ABB">
        <w:t xml:space="preserve">Each transaction is verified and synced with every node affiliated with the </w:t>
      </w:r>
      <w:proofErr w:type="spellStart"/>
      <w:r w:rsidR="00DE4ABB" w:rsidRPr="00DE4ABB">
        <w:t>blockchain</w:t>
      </w:r>
      <w:proofErr w:type="spellEnd"/>
      <w:r w:rsidR="00DE4ABB" w:rsidRPr="00DE4ABB">
        <w:t xml:space="preserve"> before it is written to the system.</w:t>
      </w:r>
      <w:r w:rsidR="00DE4ABB">
        <w:t xml:space="preserve"> In private block chains there is a middle man</w:t>
      </w:r>
      <w:r w:rsidR="00312807">
        <w:t xml:space="preserve">; the efficiency is high and </w:t>
      </w:r>
      <w:proofErr w:type="spellStart"/>
      <w:r w:rsidR="00312807">
        <w:t>blockchain</w:t>
      </w:r>
      <w:proofErr w:type="spellEnd"/>
      <w:r w:rsidR="00312807">
        <w:t xml:space="preserve"> will be completed faster. Consortium </w:t>
      </w:r>
      <w:proofErr w:type="spellStart"/>
      <w:r w:rsidR="00312807">
        <w:t>blockchains</w:t>
      </w:r>
      <w:proofErr w:type="spellEnd"/>
      <w:r w:rsidR="00312807">
        <w:t xml:space="preserve"> are partially private; it operates under the leadership of a group instead of a single entity. Efficiency and the transaction privacy is high in consortium </w:t>
      </w:r>
      <w:proofErr w:type="spellStart"/>
      <w:r w:rsidR="00312807">
        <w:t>blockchain</w:t>
      </w:r>
      <w:r w:rsidR="001C46EC">
        <w:t>s</w:t>
      </w:r>
      <w:proofErr w:type="spellEnd"/>
      <w:r w:rsidR="00312807">
        <w:t>.</w:t>
      </w:r>
      <w:r w:rsidR="004C56F8">
        <w:fldChar w:fldCharType="begin" w:fldLock="1"/>
      </w:r>
      <w:r w:rsidR="007E5DAD">
        <w:instrText>ADDIN CSL_CITATION { "citationItems" : [ { "id" : "ITEM-1", "itemData" : { "DOI" : "10.1109/TII.2017.2709784", "ISBN" : "1551-3203", "ISSN" : "15513203", "abstract" : "\u2014We propose a localized Peer-to-Peer (P2P) electricity trading model for locally buying and selling electricity among Plug-in Hybrid Electric Vehicles (PHEVs) in smart grids. Unlike traditional schemes, that transport electricity over long distances and through complex electricity transportation meshes, our pro-posed model achieves demand response by providing incentives to discharging PHEVs to balance local electricity demand out of their own self-interests. However, since transaction security and privacy protection issues present serious challenges, we ex-plore a promising consortium blockchain technology to improve transaction security without reliance on a trusted third party. A localized P2P Electricity Trading system with COnsortium blockchaiN (PETCON) method is proposed to illustrate detailed operations of localized P2P electricity trading. Moreover, the electricity pricing and the amount of traded electricity among PHEVs are solved by an iterative double auction mechanism to maximize social welfare in this electricity trading. Security analysis shows that our proposed PETCON improves transaction security and privacy protection. Numerical results based on a real map of Texas indicate that the double auction mechanism can achieve social welfare maximization while protecting privacy of the PHEVs.", "author" : [ { "dropping-particle" : "", "family" : "Kang", "given" : "Jiawen", "non-dropping-particle" : "", "parse-names" : false, "suffix" : "" }, { "dropping-particle" : "", "family" : "Yu", "given" : "Rong", "non-dropping-particle" : "", "parse-names" : false, "suffix" : "" }, { "dropping-particle" : "", "family" : "Huang", "given" : "Xumin", "non-dropping-particle" : "", "parse-names" : false, "suffix" : "" }, { "dropping-particle" : "", "family" : "Maharjan", "given" : "Sabita", "non-dropping-particle" : "", "parse-names" : false, "suffix" : "" }, { "dropping-particle" : "", "family" : "Zhang", "given" : "Yan", "non-dropping-particle" : "", "parse-names" : false, "suffix" : "" }, { "dropping-particle" : "", "family" : "Hossain", "given" : "Ekram", "non-dropping-particle" : "", "parse-names" : false, "suffix" : "" } ], "container-title" : "IEEE Transactions on Industrial Informatics", "id" : "ITEM-1", "issue" : "6", "issued" : { "date-parts" : [ [ "2017" ] ] }, "page" : "3154-3164", "title" : "Enabling Localized Peer-to-Peer Electricity Trading among Plug-in Hybrid Electric Vehicles Using Consortium Blockchains", "type" : "article-journal", "volume" : "13" }, "uris" : [ "http://www.mendeley.com/documents/?uuid=8b05803c-acb8-4784-810f-2ab3ae501f95" ] } ], "mendeley" : { "formattedCitation" : "[11]", "plainTextFormattedCitation" : "[11]", "previouslyFormattedCitation" : "[11]" }, "properties" : {  }, "schema" : "https://github.com/citation-style-language/schema/raw/master/csl-citation.json" }</w:instrText>
      </w:r>
      <w:r w:rsidR="004C56F8">
        <w:fldChar w:fldCharType="separate"/>
      </w:r>
      <w:r w:rsidR="007E5DAD" w:rsidRPr="007E5DAD">
        <w:rPr>
          <w:noProof/>
        </w:rPr>
        <w:t>[11]</w:t>
      </w:r>
      <w:r w:rsidR="004C56F8">
        <w:fldChar w:fldCharType="end"/>
      </w:r>
    </w:p>
    <w:p w14:paraId="60D728E8" w14:textId="66A0E3FD" w:rsidR="00602832" w:rsidRDefault="00602832" w:rsidP="001D2653">
      <w:r>
        <w:rPr>
          <w:rStyle w:val="Hyperlink"/>
          <w:color w:val="auto"/>
          <w:u w:val="none"/>
        </w:rPr>
        <w:t>P</w:t>
      </w:r>
      <w:r w:rsidRPr="00602832">
        <w:rPr>
          <w:rStyle w:val="Hyperlink"/>
          <w:color w:val="auto"/>
          <w:u w:val="none"/>
        </w:rPr>
        <w:t xml:space="preserve">roof of work is a piece of data which is difficult to </w:t>
      </w:r>
      <w:r>
        <w:rPr>
          <w:rStyle w:val="Hyperlink"/>
          <w:color w:val="auto"/>
          <w:u w:val="none"/>
        </w:rPr>
        <w:t>pr</w:t>
      </w:r>
      <w:r w:rsidRPr="00602832">
        <w:rPr>
          <w:rStyle w:val="Hyperlink"/>
          <w:color w:val="auto"/>
          <w:u w:val="none"/>
        </w:rPr>
        <w:t>oduce but easy for others to verify</w:t>
      </w:r>
      <w:r>
        <w:rPr>
          <w:rStyle w:val="Hyperlink"/>
          <w:color w:val="auto"/>
          <w:u w:val="none"/>
        </w:rPr>
        <w:t xml:space="preserve"> </w:t>
      </w:r>
      <w:r w:rsidRPr="00602832">
        <w:rPr>
          <w:rStyle w:val="Hyperlink"/>
          <w:color w:val="auto"/>
          <w:u w:val="none"/>
        </w:rPr>
        <w:t>and which satisfies certain requirements</w:t>
      </w:r>
      <w:r>
        <w:rPr>
          <w:rStyle w:val="Hyperlink"/>
          <w:color w:val="auto"/>
          <w:u w:val="none"/>
        </w:rPr>
        <w:t>. This method cause lot of electricity and computational power. Proof of stake is a different way of validating which is using low electricity and computational power.</w:t>
      </w:r>
      <w:r>
        <w:rPr>
          <w:rStyle w:val="Hyperlink"/>
          <w:color w:val="auto"/>
          <w:u w:val="none"/>
        </w:rPr>
        <w:fldChar w:fldCharType="begin" w:fldLock="1"/>
      </w:r>
      <w:r w:rsidR="00BD4B3D">
        <w:rPr>
          <w:rStyle w:val="Hyperlink"/>
          <w:color w:val="auto"/>
          <w:u w:val="none"/>
        </w:rPr>
        <w:instrText>ADDIN CSL_CITATION { "citationItems" : [ { "id" : "ITEM-1", "itemData" : { "DOI" : "10.6633/IJNS.201709.19(5).01)", "abstract" : "Blockchain technologies is one of the most popular issue in recent years, it has already changed people's lifestyle in some area due to its great influence on many business or industry, and what it can do will still continue cause im-pact in many places. Although the feature of blockchain technologies may bring us more reliable and convenient services, the security issues and challenges behind this in-novative technique is also an important topic that we need to concern.", "author" : [ { "dropping-particle" : "", "family" : "Lin", "given" : "Iuon-Chang", "non-dropping-particle" : "", "parse-names" : false, "suffix" : "" }, { "dropping-particle" : "", "family" : "Liao", "given" : "Tzu-Chun", "non-dropping-particle" : "", "parse-names" : false, "suffix" : "" } ], "container-title" : "International Journal of Network Security", "id" : "ITEM-1", "issue" : "55", "issued" : { "date-parts" : [ [ "2017" ] ] }, "page" : "653-659", "title" : "A Survey of Blockchain Security Issues and Challenges", "type" : "article-journal", "volume" : "1919" }, "uris" : [ "http://www.mendeley.com/documents/?uuid=ebb2ba50-dfbf-49c7-aebb-35b5615f6342", "http://www.mendeley.com/documents/?uuid=74eec051-1fa2-49d1-b063-d024807d4ce7" ] } ], "mendeley" : { "formattedCitation" : "[12]", "plainTextFormattedCitation" : "[12]", "previouslyFormattedCitation" : "[12]" }, "properties" : {  }, "schema" : "https://github.com/citation-style-language/schema/raw/master/csl-citation.json" }</w:instrText>
      </w:r>
      <w:r>
        <w:rPr>
          <w:rStyle w:val="Hyperlink"/>
          <w:color w:val="auto"/>
          <w:u w:val="none"/>
        </w:rPr>
        <w:fldChar w:fldCharType="separate"/>
      </w:r>
      <w:r w:rsidRPr="00602832">
        <w:rPr>
          <w:rStyle w:val="Hyperlink"/>
          <w:noProof/>
          <w:color w:val="auto"/>
          <w:u w:val="none"/>
        </w:rPr>
        <w:t>[12]</w:t>
      </w:r>
      <w:r>
        <w:rPr>
          <w:rStyle w:val="Hyperlink"/>
          <w:color w:val="auto"/>
          <w:u w:val="none"/>
        </w:rPr>
        <w:fldChar w:fldCharType="end"/>
      </w:r>
      <w:r w:rsidR="001D2653">
        <w:t xml:space="preserve"> </w:t>
      </w:r>
    </w:p>
    <w:p w14:paraId="17922D57" w14:textId="77777777" w:rsidR="00A91D4C" w:rsidRDefault="00A91D4C" w:rsidP="001D2653"/>
    <w:p w14:paraId="5DE22CDC" w14:textId="1D170990" w:rsidR="00A91D4C" w:rsidRDefault="00A91D4C" w:rsidP="001D2653">
      <w:proofErr w:type="spellStart"/>
      <w:r>
        <w:t>Ethereum</w:t>
      </w:r>
      <w:proofErr w:type="spellEnd"/>
      <w:r>
        <w:t xml:space="preserve"> is a public </w:t>
      </w:r>
      <w:proofErr w:type="spellStart"/>
      <w:r>
        <w:t>blockchain</w:t>
      </w:r>
      <w:proofErr w:type="spellEnd"/>
      <w:r>
        <w:t xml:space="preserve"> </w:t>
      </w:r>
      <w:r w:rsidRPr="00A91D4C">
        <w:t>based distributed computing platform</w:t>
      </w:r>
      <w:r>
        <w:t xml:space="preserve">. It can work as a computer; </w:t>
      </w:r>
      <w:proofErr w:type="spellStart"/>
      <w:r>
        <w:t>but</w:t>
      </w:r>
      <w:r w:rsidRPr="00A91D4C">
        <w:t>the</w:t>
      </w:r>
      <w:proofErr w:type="spellEnd"/>
      <w:r w:rsidRPr="00A91D4C">
        <w:t xml:space="preserve"> performance will be slower than most of current </w:t>
      </w:r>
      <w:r>
        <w:t>computers</w:t>
      </w:r>
      <w:r w:rsidRPr="00A91D4C">
        <w:t xml:space="preserve"> since it has a transaction time of around 12 seconds</w:t>
      </w:r>
      <w:r>
        <w:t>.</w:t>
      </w:r>
      <w:r w:rsidR="00BD4B3D">
        <w:fldChar w:fldCharType="begin" w:fldLock="1"/>
      </w:r>
      <w:r w:rsidR="00BD4B3D">
        <w:instrText>ADDIN CSL_CITATION { "citationItems" : [ { "id" : "ITEM-1", "itemData" : { "DOI" : "10.23919/ICACT.2017.7890132", "ISBN" : "9788996865094", "ISSN" : "17389445", "abstract" : "Since the start of Bitcoin in 2008[1], blockchain technology emerged as the next revolutionary technology. Though blockchain started off as a core technology of Bitcoin, its use cases are expanding to many other areas including finances, Internet of Things (IoT), security and such[2]. Currently, many private and public sectors are diving into the technology[3]. Aside from that, as software and hardware improve, we would see the beginning of IoT. And those IoT devices need to communicate and synchronize with each other. But in situations where more than thousands or tens of thousands of IoT devices connected, we expect that using current model of server-client may have some limitations and issues while in synchronization. So, we propose using blockchain to build IoT system. Using blockchain, we can control and configure IoT devices. We manage keys using RSA public key cryptosystems where public keys are stored in Ethereum and private keys are saved on individual devices. Specifically, we choose Ethereum as our blockchain platform because using its smart contract, we can write our own Turing-complete code to run on top of Ethereum. Thus, we can easily manage configuration of IoT devices and build key management system. Even though we can simply use account as a key management system, which most of blockchain platform supports, we decide to use Ethereum because we can manage the system in a more fine-grained way. For the proof of a concept, we use a few IoT devices instead of a full system of IoT system, which consists of thousands of IoT devices. But in our later study, we would like to build a fully scaled IoT system using blockchain.", "author" : [ { "dropping-particle" : "", "family" : "Huh", "given" : "Seyoung", "non-dropping-particle" : "", "parse-names" : false, "suffix" : "" }, { "dropping-particle" : "", "family" : "Cho", "given" : "Sangrae", "non-dropping-particle" : "", "parse-names" : false, "suffix" : "" }, { "dropping-particle" : "", "family" : "Kim", "given" : "Soohyung", "non-dropping-particle" : "", "parse-names" : false, "suffix" : "" } ], "container-title" : "International Conference on Advanced Communication Technology, ICACT", "id" : "ITEM-1", "issued" : { "date-parts" : [ [ "2017" ] ] }, "page" : "464-467", "title" : "Managing IoT devices using blockchain platform", "type" : "article-journal" }, "uris" : [ "http://www.mendeley.com/documents/?uuid=2756e4da-939a-449e-834d-924d317b7d57" ] } ], "mendeley" : { "formattedCitation" : "[13]", "plainTextFormattedCitation" : "[13]", "previouslyFormattedCitation" : "[13]" }, "properties" : {  }, "schema" : "https://github.com/citation-style-language/schema/raw/master/csl-citation.json" }</w:instrText>
      </w:r>
      <w:r w:rsidR="00BD4B3D">
        <w:fldChar w:fldCharType="separate"/>
      </w:r>
      <w:r w:rsidR="00BD4B3D" w:rsidRPr="00BD4B3D">
        <w:rPr>
          <w:noProof/>
        </w:rPr>
        <w:t>[13]</w:t>
      </w:r>
      <w:r w:rsidR="00BD4B3D">
        <w:fldChar w:fldCharType="end"/>
      </w:r>
    </w:p>
    <w:p w14:paraId="1E8F0342" w14:textId="27162390" w:rsidR="005E5B70" w:rsidRDefault="005E5B70" w:rsidP="001D2653">
      <w:r w:rsidRPr="005E5B70">
        <w:t>Proof of Interoperability is an alternative method for network cons</w:t>
      </w:r>
      <w:r w:rsidR="000C4892">
        <w:t>ensus that avoids some of the</w:t>
      </w:r>
      <w:r w:rsidRPr="005E5B70">
        <w:t xml:space="preserve"> disadvantages of Proof of Work</w:t>
      </w:r>
      <w:r w:rsidR="000C4892">
        <w:t>. I</w:t>
      </w:r>
      <w:r w:rsidR="000C4892" w:rsidRPr="000C4892">
        <w:t>t is designed to leverage the effort required to reach network consensus to do something intrinsically valuable</w:t>
      </w:r>
      <w:r w:rsidR="000C4892">
        <w:t>.</w:t>
      </w:r>
      <w:r w:rsidR="000C4892">
        <w:fldChar w:fldCharType="begin" w:fldLock="1"/>
      </w:r>
      <w:r w:rsidR="000C4892">
        <w:instrText>ADDIN CSL_CITATION { "citationItems" : [ { "id" : "ITEM-1", "itemData" : { "author" : [ { "dropping-particle" : "", "family" : "Peterson", "given" : "Kevin", "non-dropping-particle" : "", "parse-names" : false, "suffix" : "" }, { "dropping-particle" : "", "family" : "Deeduvanu", "given" : "Rammohan", "non-dropping-particle" : "", "parse-names" : false, "suffix" : "" }, { "dropping-particle" : "", "family" : "Kanjamala", "given" : "Pradip", "non-dropping-particle" : "", "parse-names" : false, "suffix" : "" }, { "dropping-particle" : "", "family" : "Boles", "given" : "Kelly", "non-dropping-particle" : "", "parse-names" : false, "suffix" : "" } ], "container-title" : "Mayo Clinic", "id" : "ITEM-1", "issue" : "1", "issued" : { "date-parts" : [ [ "2016" ] ] }, "page" : "10", "title" : "A Blockchain-Based Approach to Health Information Exchange Networks", "type" : "article-journal" }, "uris" : [ "http://www.mendeley.com/documents/?uuid=6b43b67e-da05-4dfa-a270-d2ec83812fa6" ] } ], "mendeley" : { "formattedCitation" : "[14]", "plainTextFormattedCitation" : "[14]", "previouslyFormattedCitation" : "[14]" }, "properties" : {  }, "schema" : "https://github.com/citation-style-language/schema/raw/master/csl-citation.json" }</w:instrText>
      </w:r>
      <w:r w:rsidR="000C4892">
        <w:fldChar w:fldCharType="separate"/>
      </w:r>
      <w:r w:rsidR="000C4892" w:rsidRPr="000C4892">
        <w:rPr>
          <w:noProof/>
        </w:rPr>
        <w:t>[14]</w:t>
      </w:r>
      <w:r w:rsidR="000C4892">
        <w:fldChar w:fldCharType="end"/>
      </w:r>
    </w:p>
    <w:p w14:paraId="609D77CF" w14:textId="220AC06E" w:rsidR="003A33EB" w:rsidRDefault="003A33EB">
      <w:pPr>
        <w:rPr>
          <w:b/>
        </w:rPr>
      </w:pPr>
    </w:p>
    <w:p w14:paraId="140A1DA3" w14:textId="77777777" w:rsidR="003A33EB" w:rsidRDefault="003A33EB">
      <w:pPr>
        <w:rPr>
          <w:b/>
        </w:rPr>
      </w:pPr>
    </w:p>
    <w:p w14:paraId="631FBD18" w14:textId="77777777" w:rsidR="003A33EB" w:rsidRDefault="003738BB">
      <w:pPr>
        <w:pStyle w:val="Heading2"/>
        <w:numPr>
          <w:ilvl w:val="1"/>
          <w:numId w:val="2"/>
        </w:numPr>
      </w:pPr>
      <w:bookmarkStart w:id="6" w:name="_Toc508738919"/>
      <w:r>
        <w:t>Research Gap</w:t>
      </w:r>
      <w:bookmarkEnd w:id="6"/>
    </w:p>
    <w:p w14:paraId="53A63B7A" w14:textId="77777777" w:rsidR="003A33EB" w:rsidRDefault="003A33EB">
      <w:pPr>
        <w:rPr>
          <w:b/>
        </w:rPr>
      </w:pPr>
    </w:p>
    <w:p w14:paraId="2B449788" w14:textId="77777777" w:rsidR="003A33EB" w:rsidRDefault="003A33EB">
      <w:pPr>
        <w:pStyle w:val="Heading2"/>
        <w:rPr>
          <w:b w:val="0"/>
        </w:rPr>
      </w:pPr>
    </w:p>
    <w:p w14:paraId="0175F894" w14:textId="77777777" w:rsidR="003A33EB" w:rsidRDefault="003738BB">
      <w:pPr>
        <w:pStyle w:val="Heading2"/>
        <w:numPr>
          <w:ilvl w:val="1"/>
          <w:numId w:val="2"/>
        </w:numPr>
      </w:pPr>
      <w:bookmarkStart w:id="7" w:name="_Toc508738920"/>
      <w:r>
        <w:t>Research Problem</w:t>
      </w:r>
      <w:bookmarkEnd w:id="7"/>
    </w:p>
    <w:p w14:paraId="25CDF3C6" w14:textId="6EEF4CEC" w:rsidR="003A33EB" w:rsidRDefault="003A33EB"/>
    <w:p w14:paraId="1E1171AB" w14:textId="6E4ED03B" w:rsidR="00BC265D" w:rsidRPr="00AC56B6" w:rsidRDefault="00BC265D" w:rsidP="00BC265D">
      <w:pPr>
        <w:jc w:val="both"/>
      </w:pPr>
      <w:r w:rsidRPr="00AC56B6">
        <w:t>In Sri Lanka most of the Hospitals store Clinical Data</w:t>
      </w:r>
      <w:r>
        <w:t xml:space="preserve"> such as infections</w:t>
      </w:r>
      <w:r w:rsidRPr="00AC56B6">
        <w:t>,</w:t>
      </w:r>
      <w:r>
        <w:t xml:space="preserve"> </w:t>
      </w:r>
      <w:r w:rsidRPr="00AC56B6">
        <w:t>drugs used</w:t>
      </w:r>
      <w:r>
        <w:t xml:space="preserve"> for certain earlier diseases in papers</w:t>
      </w:r>
      <w:r w:rsidRPr="00AC56B6">
        <w:t xml:space="preserve">. When patient go for a medical checkup doctor first check patient history. For </w:t>
      </w:r>
      <w:r>
        <w:t xml:space="preserve">an </w:t>
      </w:r>
      <w:r w:rsidRPr="00AC56B6">
        <w:t>example</w:t>
      </w:r>
      <w:r>
        <w:t>,</w:t>
      </w:r>
      <w:r w:rsidRPr="00AC56B6">
        <w:t xml:space="preserve"> </w:t>
      </w:r>
      <w:r>
        <w:t>i</w:t>
      </w:r>
      <w:r w:rsidRPr="00AC56B6">
        <w:t>f the patient is suffering from diabetes problem then he will look for except</w:t>
      </w:r>
      <w:r>
        <w:t>ions like diabetes, cholesterol or</w:t>
      </w:r>
      <w:r w:rsidRPr="00AC56B6">
        <w:t xml:space="preserve"> any allergies for certain medi</w:t>
      </w:r>
      <w:r>
        <w:t>cines. After going</w:t>
      </w:r>
      <w:r w:rsidRPr="00AC56B6">
        <w:t xml:space="preserve"> through the patient </w:t>
      </w:r>
      <w:r w:rsidR="0085082B" w:rsidRPr="00AC56B6">
        <w:t>history,</w:t>
      </w:r>
      <w:r w:rsidRPr="00AC56B6">
        <w:t xml:space="preserve"> he/she will come to </w:t>
      </w:r>
      <w:r>
        <w:t xml:space="preserve">a </w:t>
      </w:r>
      <w:r w:rsidRPr="00AC56B6">
        <w:t>conclusion</w:t>
      </w:r>
      <w:r>
        <w:t xml:space="preserve"> on</w:t>
      </w:r>
      <w:r w:rsidRPr="00AC56B6">
        <w:t xml:space="preserve"> how the patient should </w:t>
      </w:r>
      <w:r>
        <w:t xml:space="preserve">be </w:t>
      </w:r>
      <w:r w:rsidRPr="00AC56B6">
        <w:t>treat</w:t>
      </w:r>
      <w:r>
        <w:t>ing</w:t>
      </w:r>
      <w:r w:rsidRPr="00AC56B6">
        <w:t>,</w:t>
      </w:r>
      <w:r>
        <w:t xml:space="preserve"> </w:t>
      </w:r>
      <w:r w:rsidRPr="00AC56B6">
        <w:t xml:space="preserve">what kind of tests should </w:t>
      </w:r>
      <w:r>
        <w:t xml:space="preserve">be done first and </w:t>
      </w:r>
      <w:r w:rsidRPr="00AC56B6">
        <w:t>what kind of treatment he or she</w:t>
      </w:r>
      <w:r>
        <w:t xml:space="preserve"> must</w:t>
      </w:r>
      <w:r w:rsidRPr="00AC56B6">
        <w:t xml:space="preserve"> follow.</w:t>
      </w:r>
    </w:p>
    <w:p w14:paraId="1E4265FE" w14:textId="52C52DB2" w:rsidR="00BC265D" w:rsidRPr="00AC56B6" w:rsidRDefault="00BC265D" w:rsidP="00BC265D">
      <w:pPr>
        <w:jc w:val="both"/>
      </w:pPr>
      <w:r>
        <w:t xml:space="preserve">As well as that </w:t>
      </w:r>
      <w:proofErr w:type="gramStart"/>
      <w:r w:rsidRPr="00AC56B6">
        <w:t>If</w:t>
      </w:r>
      <w:proofErr w:type="gramEnd"/>
      <w:r w:rsidRPr="00AC56B6">
        <w:t xml:space="preserve"> the person is a suffering from </w:t>
      </w:r>
      <w:r w:rsidR="0085082B" w:rsidRPr="00AC56B6">
        <w:t>STD (</w:t>
      </w:r>
      <w:r w:rsidRPr="00AC56B6">
        <w:t>Sexual Transmitted Disea</w:t>
      </w:r>
      <w:r>
        <w:t>se) then he/she will identify by</w:t>
      </w:r>
      <w:r w:rsidRPr="00AC56B6">
        <w:t xml:space="preserve"> a number which is given by hospital. Those people do not like to present in publicly.</w:t>
      </w:r>
      <w:r>
        <w:t xml:space="preserve"> Assume a patient is transferred by one hospital to another hospital. According to the above scenario doctor needs to check patient history before the treatments. In that situation the hospital which patient is </w:t>
      </w:r>
      <w:r w:rsidRPr="00AA6AC7">
        <w:rPr>
          <w:highlight w:val="yellow"/>
        </w:rPr>
        <w:t>transferred by, have to</w:t>
      </w:r>
      <w:r>
        <w:t xml:space="preserve"> send all the paper documents that belongs to particular patient. That practice is not good enough for the patient who is suffering from STD, and VIP patients, because that is not a secure way to transfer clinical records of a patient. </w:t>
      </w:r>
    </w:p>
    <w:p w14:paraId="744F95F1" w14:textId="0086DBD5" w:rsidR="00BC265D" w:rsidRPr="00AC56B6" w:rsidRDefault="0085082B" w:rsidP="00BC265D">
      <w:pPr>
        <w:jc w:val="both"/>
      </w:pPr>
      <w:r>
        <w:t>Moreover,</w:t>
      </w:r>
      <w:r w:rsidR="00BC265D">
        <w:t xml:space="preserve"> </w:t>
      </w:r>
      <w:r w:rsidR="00BC265D" w:rsidRPr="00AC56B6">
        <w:t xml:space="preserve">Most of the Doctors letters are not clear </w:t>
      </w:r>
      <w:r w:rsidR="00BC265D">
        <w:t>and different from one to other.</w:t>
      </w:r>
      <w:r w:rsidR="00BC265D" w:rsidRPr="00AC56B6">
        <w:t xml:space="preserve"> </w:t>
      </w:r>
      <w:r>
        <w:t>Therefore,</w:t>
      </w:r>
      <w:r w:rsidR="00BC265D">
        <w:t xml:space="preserve"> t</w:t>
      </w:r>
      <w:r w:rsidR="00BC265D" w:rsidRPr="00AC56B6">
        <w:t xml:space="preserve">here is a high probability </w:t>
      </w:r>
      <w:r w:rsidR="00BC265D">
        <w:t>to read that document in wrong way. It might be a huge risk.</w:t>
      </w:r>
    </w:p>
    <w:p w14:paraId="2C382222" w14:textId="77777777" w:rsidR="00BC265D" w:rsidRPr="00AC56B6" w:rsidRDefault="00BC265D" w:rsidP="00BC265D">
      <w:pPr>
        <w:jc w:val="both"/>
      </w:pPr>
      <w:r w:rsidRPr="00AC56B6">
        <w:t xml:space="preserve">.   </w:t>
      </w:r>
    </w:p>
    <w:p w14:paraId="6D66DBF7" w14:textId="77777777" w:rsidR="00BC265D" w:rsidRDefault="00BC265D"/>
    <w:p w14:paraId="690DBAA3" w14:textId="77777777" w:rsidR="003A33EB" w:rsidRDefault="003A33EB"/>
    <w:p w14:paraId="4EBDDE09" w14:textId="77777777" w:rsidR="003A33EB" w:rsidRDefault="003A33EB"/>
    <w:p w14:paraId="64FBE71E" w14:textId="77777777" w:rsidR="003A33EB" w:rsidRDefault="003A33EB"/>
    <w:p w14:paraId="2EDE60A9" w14:textId="77777777" w:rsidR="003A33EB" w:rsidRDefault="003A33EB"/>
    <w:p w14:paraId="242F096A" w14:textId="77777777" w:rsidR="003A33EB" w:rsidRDefault="003A33EB"/>
    <w:p w14:paraId="3B88EF11" w14:textId="77777777" w:rsidR="003A33EB" w:rsidRDefault="003A33EB"/>
    <w:p w14:paraId="0F482490" w14:textId="77777777" w:rsidR="003A33EB" w:rsidRDefault="003A33EB"/>
    <w:p w14:paraId="5DAF636E" w14:textId="77777777" w:rsidR="003A33EB" w:rsidRDefault="003A33EB"/>
    <w:p w14:paraId="2C8658DD" w14:textId="77777777" w:rsidR="003A33EB" w:rsidRDefault="003A33EB"/>
    <w:p w14:paraId="390BF153" w14:textId="77777777" w:rsidR="003A33EB" w:rsidRDefault="003A33EB"/>
    <w:p w14:paraId="1A35CB3B" w14:textId="77777777" w:rsidR="003A33EB" w:rsidRDefault="003A33EB"/>
    <w:p w14:paraId="1CC25440" w14:textId="77777777" w:rsidR="003A33EB" w:rsidRDefault="003A33EB"/>
    <w:p w14:paraId="6626EF78" w14:textId="77777777" w:rsidR="003A33EB" w:rsidRDefault="003A33EB"/>
    <w:p w14:paraId="7EBDAEB9" w14:textId="77777777" w:rsidR="003A33EB" w:rsidRDefault="003A33EB"/>
    <w:p w14:paraId="4DE4F122" w14:textId="77777777" w:rsidR="003A33EB" w:rsidRDefault="003A33EB"/>
    <w:p w14:paraId="63037DFD" w14:textId="77777777" w:rsidR="003A33EB" w:rsidRDefault="003A33EB"/>
    <w:p w14:paraId="18054E8B" w14:textId="77777777" w:rsidR="003A33EB" w:rsidRDefault="003A33EB"/>
    <w:p w14:paraId="1EA2F919" w14:textId="77777777" w:rsidR="003A33EB" w:rsidRDefault="003A33EB"/>
    <w:p w14:paraId="6D3AFC4F" w14:textId="77777777" w:rsidR="003A33EB" w:rsidRDefault="003A33EB"/>
    <w:p w14:paraId="0AEE66CD" w14:textId="77777777" w:rsidR="003A33EB" w:rsidRDefault="003A33EB"/>
    <w:p w14:paraId="76EA82F0" w14:textId="77777777" w:rsidR="003A33EB" w:rsidRDefault="003A33EB"/>
    <w:p w14:paraId="1DAE216F"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8" w:name="_Toc508738921"/>
      <w:r>
        <w:rPr>
          <w:rFonts w:ascii="Times New Roman" w:eastAsia="Times New Roman" w:hAnsi="Times New Roman" w:cs="Times New Roman"/>
          <w:b/>
          <w:color w:val="000000"/>
          <w:sz w:val="28"/>
          <w:szCs w:val="28"/>
        </w:rPr>
        <w:t>OBJECTIVES</w:t>
      </w:r>
      <w:bookmarkEnd w:id="8"/>
    </w:p>
    <w:p w14:paraId="3C4556B2" w14:textId="77777777" w:rsidR="003A33EB" w:rsidRDefault="003A33EB"/>
    <w:p w14:paraId="4B1BCD6B" w14:textId="77777777" w:rsidR="003A33EB" w:rsidRDefault="003738BB">
      <w:pPr>
        <w:pStyle w:val="Heading2"/>
        <w:numPr>
          <w:ilvl w:val="1"/>
          <w:numId w:val="3"/>
        </w:numPr>
      </w:pPr>
      <w:bookmarkStart w:id="9" w:name="_Toc508738922"/>
      <w:r>
        <w:t>Main Objective</w:t>
      </w:r>
      <w:bookmarkEnd w:id="9"/>
    </w:p>
    <w:p w14:paraId="04A46B26" w14:textId="74ACFB5E" w:rsidR="003A33EB" w:rsidRDefault="003A33EB"/>
    <w:p w14:paraId="1038754E" w14:textId="77777777" w:rsidR="00240F80" w:rsidRPr="00AC56B6" w:rsidRDefault="00240F80" w:rsidP="00240F80">
      <w:pPr>
        <w:jc w:val="both"/>
      </w:pPr>
      <w:r w:rsidRPr="00AC56B6">
        <w:t xml:space="preserve">We came up with a solution to </w:t>
      </w:r>
      <w:r>
        <w:t xml:space="preserve">overcome those issues. One solution is to </w:t>
      </w:r>
      <w:r w:rsidRPr="00AC56B6">
        <w:t>scan</w:t>
      </w:r>
      <w:r>
        <w:t xml:space="preserve"> the paper document and identify letters </w:t>
      </w:r>
      <w:r w:rsidRPr="00283051">
        <w:rPr>
          <w:noProof/>
        </w:rPr>
        <w:t>of</w:t>
      </w:r>
      <w:r>
        <w:t xml:space="preserve"> different doctors using</w:t>
      </w:r>
      <w:r w:rsidRPr="00AC56B6">
        <w:t xml:space="preserve"> image processing. Then feed them to the Algorithm and get the actual outcomes</w:t>
      </w:r>
      <w:r>
        <w:t xml:space="preserve"> (whole data in the document)</w:t>
      </w:r>
      <w:r w:rsidRPr="00AC56B6">
        <w:t xml:space="preserve"> using Machine Learning. </w:t>
      </w:r>
      <w:r>
        <w:t>After that convert d</w:t>
      </w:r>
      <w:r w:rsidRPr="00AC56B6">
        <w:t xml:space="preserve">igitized data </w:t>
      </w:r>
      <w:r>
        <w:t>into</w:t>
      </w:r>
      <w:r w:rsidRPr="00AC56B6">
        <w:t xml:space="preserve"> HL7</w:t>
      </w:r>
      <w:r>
        <w:t xml:space="preserve"> (Health Level Seven)</w:t>
      </w:r>
      <w:r w:rsidRPr="00AC56B6">
        <w:t xml:space="preserve"> standard. Since records are in </w:t>
      </w:r>
      <w:r w:rsidRPr="00283051">
        <w:rPr>
          <w:noProof/>
        </w:rPr>
        <w:t>HL7</w:t>
      </w:r>
      <w:r w:rsidRPr="00AC56B6">
        <w:t xml:space="preserve"> format it will be easy to transfer data among two Hospitals and </w:t>
      </w:r>
      <w:r>
        <w:t>keep the interoperability between two applications</w:t>
      </w:r>
      <w:r w:rsidRPr="00AC56B6">
        <w:t>.</w:t>
      </w:r>
    </w:p>
    <w:p w14:paraId="60F8DFA4" w14:textId="3EC7F9CC" w:rsidR="00240F80" w:rsidRPr="00AC56B6" w:rsidRDefault="00240F80" w:rsidP="00240F80">
      <w:pPr>
        <w:jc w:val="both"/>
      </w:pPr>
      <w:r w:rsidRPr="00AC56B6">
        <w:t>Since the</w:t>
      </w:r>
      <w:r>
        <w:t xml:space="preserve"> patient clinical documents need to be secure, </w:t>
      </w:r>
      <w:r w:rsidR="00273D44">
        <w:t>we</w:t>
      </w:r>
      <w:r>
        <w:t xml:space="preserve"> suggest transferring data </w:t>
      </w:r>
      <w:r>
        <w:lastRenderedPageBreak/>
        <w:t xml:space="preserve">through </w:t>
      </w:r>
      <w:proofErr w:type="spellStart"/>
      <w:r>
        <w:t>blockchain</w:t>
      </w:r>
      <w:proofErr w:type="spellEnd"/>
      <w:r>
        <w:t>, because t</w:t>
      </w:r>
      <w:r w:rsidRPr="00AC56B6">
        <w:t xml:space="preserve">here is a huge risk of stealing or corrupt those records in digital word nowadays. For </w:t>
      </w:r>
      <w:r>
        <w:t xml:space="preserve">an </w:t>
      </w:r>
      <w:r w:rsidRPr="00AC56B6">
        <w:t xml:space="preserve">Example </w:t>
      </w:r>
      <w:proofErr w:type="spellStart"/>
      <w:r w:rsidRPr="00AC56B6">
        <w:t>WannaCry</w:t>
      </w:r>
      <w:proofErr w:type="spellEnd"/>
      <w:r w:rsidRPr="00AC56B6">
        <w:t xml:space="preserve"> attack for European hospitals</w:t>
      </w:r>
      <w:r>
        <w:t xml:space="preserve">. But in the </w:t>
      </w:r>
      <w:r w:rsidRPr="00283051">
        <w:rPr>
          <w:noProof/>
        </w:rPr>
        <w:t>blockchain</w:t>
      </w:r>
      <w:r>
        <w:t xml:space="preserve"> </w:t>
      </w:r>
      <w:r w:rsidRPr="00AC56B6">
        <w:t xml:space="preserve">if someone wants to hack patient data he /she need to hack all the chain which is not </w:t>
      </w:r>
      <w:r w:rsidRPr="00283051">
        <w:rPr>
          <w:noProof/>
        </w:rPr>
        <w:t>possible,</w:t>
      </w:r>
      <w:r>
        <w:t xml:space="preserve"> because </w:t>
      </w:r>
      <w:proofErr w:type="spellStart"/>
      <w:r>
        <w:t>blockchain</w:t>
      </w:r>
      <w:proofErr w:type="spellEnd"/>
      <w:r>
        <w:t xml:space="preserve"> is decentralized and immutable cryptography</w:t>
      </w:r>
      <w:r w:rsidRPr="00AC56B6">
        <w:t>.</w:t>
      </w:r>
      <w:r w:rsidR="00F75167">
        <w:t xml:space="preserve"> </w:t>
      </w:r>
    </w:p>
    <w:p w14:paraId="2B344B46" w14:textId="77777777" w:rsidR="00240F80" w:rsidRDefault="00240F80"/>
    <w:p w14:paraId="32AF4C26" w14:textId="77777777" w:rsidR="003A33EB" w:rsidRDefault="003A33EB" w:rsidP="0008127A">
      <w:pPr>
        <w:spacing w:line="360" w:lineRule="auto"/>
        <w:contextualSpacing/>
      </w:pPr>
    </w:p>
    <w:p w14:paraId="0A092241" w14:textId="77777777" w:rsidR="003A33EB" w:rsidRDefault="003A33EB"/>
    <w:p w14:paraId="1B73BFED" w14:textId="77777777" w:rsidR="003A33EB" w:rsidRDefault="003738BB">
      <w:pPr>
        <w:pStyle w:val="Heading2"/>
        <w:numPr>
          <w:ilvl w:val="1"/>
          <w:numId w:val="3"/>
        </w:numPr>
      </w:pPr>
      <w:bookmarkStart w:id="10" w:name="_Toc508738923"/>
      <w:r>
        <w:t>Specific Objectives</w:t>
      </w:r>
      <w:bookmarkEnd w:id="10"/>
    </w:p>
    <w:p w14:paraId="4296B64C" w14:textId="77777777" w:rsidR="003A33EB" w:rsidRDefault="003A33EB"/>
    <w:p w14:paraId="2ADC5B3A" w14:textId="77777777" w:rsidR="003A33EB" w:rsidRDefault="003738BB" w:rsidP="0008127A">
      <w:r>
        <w:tab/>
      </w:r>
    </w:p>
    <w:p w14:paraId="62A47CD6" w14:textId="77777777" w:rsidR="003A33EB" w:rsidRDefault="003A33EB" w:rsidP="0008127A">
      <w:pPr>
        <w:rPr>
          <w:b/>
        </w:rPr>
      </w:pPr>
    </w:p>
    <w:p w14:paraId="5B56037E" w14:textId="77777777" w:rsidR="003A33EB" w:rsidRDefault="003A33EB" w:rsidP="0008127A">
      <w:pPr>
        <w:rPr>
          <w:b/>
        </w:rPr>
      </w:pPr>
    </w:p>
    <w:p w14:paraId="0DD0EC3E" w14:textId="77777777" w:rsidR="003A33EB" w:rsidRDefault="003A33EB" w:rsidP="0008127A">
      <w:pPr>
        <w:rPr>
          <w:b/>
        </w:rPr>
      </w:pPr>
    </w:p>
    <w:p w14:paraId="2303B67B" w14:textId="77777777" w:rsidR="003A33EB" w:rsidRDefault="003A33EB" w:rsidP="0008127A">
      <w:pPr>
        <w:rPr>
          <w:b/>
        </w:rPr>
      </w:pPr>
    </w:p>
    <w:p w14:paraId="607C49C0" w14:textId="77777777" w:rsidR="003A33EB" w:rsidRDefault="003A33EB" w:rsidP="0008127A">
      <w:pPr>
        <w:rPr>
          <w:b/>
        </w:rPr>
      </w:pPr>
    </w:p>
    <w:p w14:paraId="1B262604" w14:textId="77777777" w:rsidR="003A33EB" w:rsidRDefault="003A33EB" w:rsidP="0008127A">
      <w:pPr>
        <w:rPr>
          <w:b/>
        </w:rPr>
      </w:pPr>
    </w:p>
    <w:p w14:paraId="218D2413" w14:textId="77777777" w:rsidR="003A33EB" w:rsidRDefault="003A33EB" w:rsidP="0008127A">
      <w:pPr>
        <w:rPr>
          <w:b/>
        </w:rPr>
      </w:pPr>
    </w:p>
    <w:p w14:paraId="3EAD9E5B" w14:textId="77777777" w:rsidR="003A33EB" w:rsidRDefault="003A33EB" w:rsidP="0008127A">
      <w:pPr>
        <w:rPr>
          <w:b/>
        </w:rPr>
      </w:pPr>
    </w:p>
    <w:p w14:paraId="25A0DE67" w14:textId="77777777" w:rsidR="003A33EB" w:rsidRDefault="003A33EB" w:rsidP="0008127A">
      <w:pPr>
        <w:rPr>
          <w:b/>
        </w:rPr>
      </w:pPr>
    </w:p>
    <w:p w14:paraId="2780EAFD" w14:textId="77777777" w:rsidR="003A33EB" w:rsidRDefault="003A33EB" w:rsidP="0008127A">
      <w:pPr>
        <w:rPr>
          <w:b/>
        </w:rPr>
      </w:pPr>
    </w:p>
    <w:p w14:paraId="17C3B006" w14:textId="77777777" w:rsidR="003A33EB" w:rsidRDefault="003A33EB" w:rsidP="0008127A">
      <w:pPr>
        <w:rPr>
          <w:b/>
        </w:rPr>
      </w:pPr>
    </w:p>
    <w:p w14:paraId="49448DED" w14:textId="77777777" w:rsidR="003A33EB" w:rsidRDefault="003A33EB" w:rsidP="0008127A">
      <w:pPr>
        <w:rPr>
          <w:b/>
        </w:rPr>
      </w:pPr>
    </w:p>
    <w:p w14:paraId="66059C54" w14:textId="77777777" w:rsidR="003A33EB" w:rsidRDefault="003A33EB" w:rsidP="0008127A">
      <w:pPr>
        <w:rPr>
          <w:b/>
        </w:rPr>
      </w:pPr>
    </w:p>
    <w:p w14:paraId="004B3D8D" w14:textId="77777777" w:rsidR="003A33EB" w:rsidRDefault="003A33EB" w:rsidP="0008127A">
      <w:pPr>
        <w:rPr>
          <w:b/>
        </w:rPr>
      </w:pPr>
    </w:p>
    <w:p w14:paraId="61850770" w14:textId="77777777" w:rsidR="003A33EB" w:rsidRDefault="003A33EB" w:rsidP="0008127A">
      <w:pPr>
        <w:rPr>
          <w:b/>
        </w:rPr>
      </w:pPr>
    </w:p>
    <w:p w14:paraId="477B3CE3" w14:textId="77777777" w:rsidR="003A33EB" w:rsidRDefault="003A33EB" w:rsidP="0008127A">
      <w:pPr>
        <w:rPr>
          <w:b/>
        </w:rPr>
      </w:pPr>
    </w:p>
    <w:p w14:paraId="5DDBB996" w14:textId="77777777" w:rsidR="003A33EB" w:rsidRDefault="003A33EB" w:rsidP="0008127A">
      <w:pPr>
        <w:rPr>
          <w:b/>
        </w:rPr>
      </w:pPr>
    </w:p>
    <w:p w14:paraId="516BA9A0" w14:textId="77777777" w:rsidR="003A33EB" w:rsidRDefault="003A33EB" w:rsidP="0008127A">
      <w:pPr>
        <w:rPr>
          <w:b/>
        </w:rPr>
      </w:pPr>
    </w:p>
    <w:p w14:paraId="2A573BD0" w14:textId="77777777" w:rsidR="003A33EB" w:rsidRDefault="003A33EB" w:rsidP="0008127A">
      <w:pPr>
        <w:rPr>
          <w:b/>
        </w:rPr>
      </w:pPr>
    </w:p>
    <w:p w14:paraId="6F9E687C" w14:textId="77777777" w:rsidR="003A33EB" w:rsidRDefault="003A33EB" w:rsidP="0008127A">
      <w:pPr>
        <w:rPr>
          <w:b/>
        </w:rPr>
      </w:pPr>
    </w:p>
    <w:p w14:paraId="2B1B59A7" w14:textId="77777777" w:rsidR="003A33EB" w:rsidRDefault="003A33EB" w:rsidP="0008127A">
      <w:pPr>
        <w:rPr>
          <w:b/>
        </w:rPr>
      </w:pPr>
    </w:p>
    <w:p w14:paraId="534B3834" w14:textId="77777777" w:rsidR="003A33EB" w:rsidRDefault="003A33EB" w:rsidP="0008127A">
      <w:pPr>
        <w:rPr>
          <w:b/>
        </w:rPr>
      </w:pPr>
    </w:p>
    <w:p w14:paraId="07B8093F" w14:textId="77777777" w:rsidR="003A33EB" w:rsidRDefault="003A33EB" w:rsidP="0008127A">
      <w:pPr>
        <w:rPr>
          <w:b/>
        </w:rPr>
      </w:pPr>
    </w:p>
    <w:p w14:paraId="3A476E02" w14:textId="77777777" w:rsidR="003A33EB" w:rsidRDefault="003A33EB" w:rsidP="0008127A">
      <w:pPr>
        <w:rPr>
          <w:b/>
        </w:rPr>
      </w:pPr>
    </w:p>
    <w:p w14:paraId="61541E70" w14:textId="77777777" w:rsidR="003A33EB" w:rsidRDefault="003A33EB" w:rsidP="0008127A">
      <w:pPr>
        <w:rPr>
          <w:b/>
        </w:rPr>
      </w:pPr>
    </w:p>
    <w:p w14:paraId="7320951D" w14:textId="77777777" w:rsidR="003A33EB" w:rsidRDefault="003738BB" w:rsidP="0008127A">
      <w:pPr>
        <w:pStyle w:val="Heading1"/>
        <w:numPr>
          <w:ilvl w:val="0"/>
          <w:numId w:val="1"/>
        </w:numPr>
        <w:tabs>
          <w:tab w:val="left" w:pos="360"/>
        </w:tabs>
        <w:rPr>
          <w:rFonts w:ascii="Times New Roman" w:eastAsia="Times New Roman" w:hAnsi="Times New Roman" w:cs="Times New Roman"/>
          <w:b/>
          <w:color w:val="000000"/>
          <w:sz w:val="28"/>
          <w:szCs w:val="28"/>
        </w:rPr>
      </w:pPr>
      <w:bookmarkStart w:id="11" w:name="_Toc508738924"/>
      <w:r>
        <w:rPr>
          <w:rFonts w:ascii="Times New Roman" w:eastAsia="Times New Roman" w:hAnsi="Times New Roman" w:cs="Times New Roman"/>
          <w:b/>
          <w:color w:val="000000"/>
          <w:sz w:val="28"/>
          <w:szCs w:val="28"/>
        </w:rPr>
        <w:t>METHODOLOGY</w:t>
      </w:r>
      <w:bookmarkEnd w:id="11"/>
    </w:p>
    <w:p w14:paraId="44055EFD" w14:textId="77777777" w:rsidR="003A33EB" w:rsidRDefault="003A33EB" w:rsidP="0008127A"/>
    <w:p w14:paraId="1D19E7A7" w14:textId="77777777" w:rsidR="003A33EB" w:rsidRDefault="003738BB" w:rsidP="0008127A">
      <w:pPr>
        <w:pStyle w:val="Heading2"/>
      </w:pPr>
      <w:bookmarkStart w:id="12" w:name="_Toc508738925"/>
      <w:r>
        <w:t>2.1 System Overview</w:t>
      </w:r>
      <w:bookmarkEnd w:id="12"/>
      <w:r>
        <w:t xml:space="preserve"> </w:t>
      </w:r>
    </w:p>
    <w:p w14:paraId="05D8C00C" w14:textId="77777777" w:rsidR="003A33EB" w:rsidRDefault="003A33EB">
      <w:pPr>
        <w:spacing w:after="0" w:line="240" w:lineRule="auto"/>
        <w:ind w:left="360"/>
        <w:rPr>
          <w:b/>
        </w:rPr>
      </w:pPr>
    </w:p>
    <w:p w14:paraId="674C3FAF" w14:textId="77777777" w:rsidR="003A33EB" w:rsidRDefault="003A33EB">
      <w:pPr>
        <w:rPr>
          <w:b/>
        </w:rPr>
      </w:pPr>
    </w:p>
    <w:p w14:paraId="733406AB" w14:textId="77777777" w:rsidR="003A33EB" w:rsidRDefault="003A33EB">
      <w:pPr>
        <w:rPr>
          <w:b/>
        </w:rPr>
      </w:pPr>
    </w:p>
    <w:p w14:paraId="2DF0D61E" w14:textId="77777777" w:rsidR="003A33EB" w:rsidRDefault="003A33EB">
      <w:pPr>
        <w:rPr>
          <w:b/>
        </w:rPr>
      </w:pPr>
    </w:p>
    <w:p w14:paraId="0B530A74" w14:textId="77777777" w:rsidR="003A33EB" w:rsidRDefault="003A33EB">
      <w:pPr>
        <w:rPr>
          <w:b/>
        </w:rPr>
      </w:pPr>
    </w:p>
    <w:p w14:paraId="0BC4B78C" w14:textId="77777777" w:rsidR="003A33EB" w:rsidRDefault="003A33EB">
      <w:pPr>
        <w:rPr>
          <w:b/>
        </w:rPr>
      </w:pPr>
    </w:p>
    <w:p w14:paraId="14C21A34" w14:textId="77777777" w:rsidR="003A33EB" w:rsidRDefault="003A33EB">
      <w:pPr>
        <w:rPr>
          <w:b/>
        </w:rPr>
      </w:pPr>
    </w:p>
    <w:p w14:paraId="7573F409" w14:textId="77777777" w:rsidR="003A33EB" w:rsidRDefault="003A33EB">
      <w:pPr>
        <w:rPr>
          <w:b/>
        </w:rPr>
      </w:pPr>
    </w:p>
    <w:p w14:paraId="7C65F17B" w14:textId="77777777" w:rsidR="003A33EB" w:rsidRDefault="003A33EB">
      <w:pPr>
        <w:rPr>
          <w:b/>
        </w:rPr>
      </w:pPr>
    </w:p>
    <w:p w14:paraId="6DEDF165" w14:textId="77777777" w:rsidR="003A33EB" w:rsidRDefault="003738BB">
      <w:pPr>
        <w:pStyle w:val="Heading2"/>
      </w:pPr>
      <w:bookmarkStart w:id="13" w:name="_Toc508738926"/>
      <w:r>
        <w:t>3.2 System Architecture</w:t>
      </w:r>
      <w:bookmarkEnd w:id="13"/>
      <w:r>
        <w:t xml:space="preserve"> </w:t>
      </w:r>
    </w:p>
    <w:p w14:paraId="5C529751" w14:textId="77777777" w:rsidR="003A33EB" w:rsidRDefault="003A33EB">
      <w:pPr>
        <w:spacing w:after="0" w:line="240" w:lineRule="auto"/>
        <w:ind w:left="360"/>
        <w:jc w:val="both"/>
        <w:rPr>
          <w:b/>
        </w:rPr>
      </w:pPr>
    </w:p>
    <w:p w14:paraId="6783E05B" w14:textId="77777777" w:rsidR="003A33EB" w:rsidRDefault="003A33EB">
      <w:pPr>
        <w:spacing w:after="0" w:line="240" w:lineRule="auto"/>
        <w:ind w:left="360"/>
        <w:rPr>
          <w:b/>
        </w:rPr>
      </w:pPr>
    </w:p>
    <w:p w14:paraId="4942EC68" w14:textId="77777777" w:rsidR="003A33EB" w:rsidRDefault="003A33EB">
      <w:pPr>
        <w:spacing w:after="0" w:line="240" w:lineRule="auto"/>
        <w:ind w:left="360"/>
        <w:rPr>
          <w:b/>
        </w:rPr>
      </w:pPr>
    </w:p>
    <w:p w14:paraId="27743A75" w14:textId="77777777" w:rsidR="003A33EB" w:rsidRDefault="003A33EB">
      <w:pPr>
        <w:spacing w:after="0" w:line="240" w:lineRule="auto"/>
        <w:ind w:left="360"/>
        <w:rPr>
          <w:b/>
        </w:rPr>
      </w:pPr>
    </w:p>
    <w:p w14:paraId="529955DA" w14:textId="7BBB541C" w:rsidR="003A33EB" w:rsidRPr="0008127A" w:rsidRDefault="003A33EB" w:rsidP="0008127A">
      <w:pPr>
        <w:pStyle w:val="Heading2"/>
      </w:pPr>
      <w:bookmarkStart w:id="14" w:name="_1ksv4uv" w:colFirst="0" w:colLast="0"/>
      <w:bookmarkEnd w:id="14"/>
    </w:p>
    <w:p w14:paraId="5F7F7791" w14:textId="77777777" w:rsidR="003A33EB" w:rsidRDefault="003A33EB">
      <w:pPr>
        <w:spacing w:after="0" w:line="240" w:lineRule="auto"/>
        <w:rPr>
          <w:b/>
        </w:rPr>
      </w:pPr>
    </w:p>
    <w:p w14:paraId="381ADAAE" w14:textId="77777777" w:rsidR="003A33EB" w:rsidRDefault="003A33EB">
      <w:pPr>
        <w:spacing w:after="0" w:line="240" w:lineRule="auto"/>
        <w:ind w:left="1080"/>
        <w:rPr>
          <w:b/>
        </w:rPr>
      </w:pPr>
    </w:p>
    <w:p w14:paraId="7944195A" w14:textId="77777777" w:rsidR="003A33EB" w:rsidRDefault="003A33EB">
      <w:pPr>
        <w:rPr>
          <w:b/>
        </w:rPr>
      </w:pPr>
    </w:p>
    <w:p w14:paraId="448D9139" w14:textId="77777777" w:rsidR="003A33EB" w:rsidRDefault="003A33EB">
      <w:pPr>
        <w:rPr>
          <w:b/>
        </w:rPr>
      </w:pPr>
    </w:p>
    <w:p w14:paraId="0609178B" w14:textId="77777777" w:rsidR="003A33EB" w:rsidRDefault="003A33EB">
      <w:pPr>
        <w:rPr>
          <w:b/>
        </w:rPr>
      </w:pPr>
    </w:p>
    <w:p w14:paraId="25D8EF30" w14:textId="77777777" w:rsidR="003A33EB" w:rsidRDefault="003A33EB">
      <w:pPr>
        <w:rPr>
          <w:b/>
        </w:rPr>
      </w:pPr>
    </w:p>
    <w:p w14:paraId="0E5CC70D" w14:textId="77777777" w:rsidR="003A33EB" w:rsidRDefault="003A33EB">
      <w:pPr>
        <w:rPr>
          <w:b/>
        </w:rPr>
      </w:pPr>
    </w:p>
    <w:p w14:paraId="184D038F" w14:textId="77777777" w:rsidR="003A33EB" w:rsidRDefault="003A33EB">
      <w:pPr>
        <w:rPr>
          <w:b/>
        </w:rPr>
      </w:pPr>
    </w:p>
    <w:p w14:paraId="5D8E4383" w14:textId="77777777" w:rsidR="003A33EB" w:rsidRDefault="003A33EB">
      <w:pPr>
        <w:rPr>
          <w:b/>
        </w:rPr>
      </w:pPr>
    </w:p>
    <w:p w14:paraId="35C0EC21" w14:textId="77777777" w:rsidR="003A33EB" w:rsidRDefault="003A33EB">
      <w:pPr>
        <w:rPr>
          <w:b/>
        </w:rPr>
      </w:pPr>
    </w:p>
    <w:p w14:paraId="452F8B46" w14:textId="77777777" w:rsidR="003A33EB" w:rsidRDefault="003A33EB">
      <w:pPr>
        <w:rPr>
          <w:b/>
        </w:rPr>
      </w:pPr>
    </w:p>
    <w:p w14:paraId="4BFEDBBD" w14:textId="77777777" w:rsidR="003A33EB" w:rsidRDefault="003A33EB">
      <w:pPr>
        <w:rPr>
          <w:b/>
        </w:rPr>
      </w:pPr>
    </w:p>
    <w:p w14:paraId="0B40BD4D" w14:textId="77777777" w:rsidR="003A33EB" w:rsidRDefault="003A33EB">
      <w:pPr>
        <w:rPr>
          <w:b/>
        </w:rPr>
      </w:pPr>
    </w:p>
    <w:p w14:paraId="4DAAEC11" w14:textId="77777777" w:rsidR="003A33EB" w:rsidRDefault="003A33EB">
      <w:pPr>
        <w:rPr>
          <w:b/>
        </w:rPr>
      </w:pPr>
    </w:p>
    <w:p w14:paraId="312F31C0" w14:textId="77777777" w:rsidR="003A33EB" w:rsidRDefault="003A33EB">
      <w:pPr>
        <w:rPr>
          <w:b/>
        </w:rPr>
      </w:pPr>
    </w:p>
    <w:p w14:paraId="7A9469F7" w14:textId="77777777" w:rsidR="003A33EB" w:rsidRDefault="003A33EB">
      <w:pPr>
        <w:rPr>
          <w:b/>
        </w:rPr>
      </w:pPr>
    </w:p>
    <w:p w14:paraId="2AB2130E" w14:textId="77777777" w:rsidR="003A33EB" w:rsidRDefault="003A33EB">
      <w:pPr>
        <w:rPr>
          <w:b/>
        </w:rPr>
      </w:pPr>
    </w:p>
    <w:p w14:paraId="0C91D056" w14:textId="77777777" w:rsidR="003A33EB" w:rsidRDefault="003A33EB">
      <w:pPr>
        <w:rPr>
          <w:b/>
        </w:rPr>
      </w:pPr>
    </w:p>
    <w:p w14:paraId="50F23B53" w14:textId="77777777" w:rsidR="003A33EB" w:rsidRDefault="003A33EB">
      <w:pPr>
        <w:rPr>
          <w:b/>
        </w:rPr>
      </w:pPr>
    </w:p>
    <w:p w14:paraId="77DAAEF3" w14:textId="77777777" w:rsidR="003A33EB" w:rsidRDefault="003A33EB">
      <w:pPr>
        <w:rPr>
          <w:b/>
        </w:rPr>
      </w:pPr>
    </w:p>
    <w:p w14:paraId="1B768B47" w14:textId="77777777" w:rsidR="003A33EB" w:rsidRDefault="003A33EB">
      <w:pPr>
        <w:rPr>
          <w:b/>
        </w:rPr>
      </w:pPr>
    </w:p>
    <w:p w14:paraId="2DC9E4F5" w14:textId="77777777" w:rsidR="003A33EB" w:rsidRDefault="003A33EB">
      <w:pPr>
        <w:rPr>
          <w:b/>
        </w:rPr>
      </w:pPr>
    </w:p>
    <w:p w14:paraId="35614D64" w14:textId="77777777" w:rsidR="003A33EB" w:rsidRDefault="003A33EB">
      <w:pPr>
        <w:rPr>
          <w:b/>
        </w:rPr>
      </w:pPr>
    </w:p>
    <w:p w14:paraId="70E2CC9E" w14:textId="77777777" w:rsidR="003A33EB" w:rsidRDefault="003A33EB">
      <w:pPr>
        <w:rPr>
          <w:b/>
        </w:rPr>
      </w:pPr>
    </w:p>
    <w:p w14:paraId="47D0BAB1" w14:textId="77777777" w:rsidR="003A33EB" w:rsidRDefault="003A33EB">
      <w:pPr>
        <w:rPr>
          <w:b/>
        </w:rPr>
      </w:pPr>
    </w:p>
    <w:p w14:paraId="2D96E45B" w14:textId="62C11EE5" w:rsidR="003A33EB" w:rsidRDefault="003A33EB">
      <w:pPr>
        <w:pStyle w:val="Heading2"/>
      </w:pPr>
      <w:bookmarkStart w:id="15" w:name="_44sinio" w:colFirst="0" w:colLast="0"/>
      <w:bookmarkEnd w:id="15"/>
    </w:p>
    <w:p w14:paraId="10C3388D" w14:textId="77777777" w:rsidR="003A33EB" w:rsidRDefault="003A33EB"/>
    <w:p w14:paraId="2C5D2342" w14:textId="77777777" w:rsidR="003A33EB" w:rsidRDefault="003A33EB">
      <w:pPr>
        <w:rPr>
          <w:b/>
        </w:rPr>
      </w:pPr>
    </w:p>
    <w:p w14:paraId="0C1E70FF" w14:textId="77777777" w:rsidR="003A33EB" w:rsidRDefault="003A33EB">
      <w:pPr>
        <w:rPr>
          <w:b/>
        </w:rPr>
      </w:pPr>
    </w:p>
    <w:p w14:paraId="06E1AE32" w14:textId="77777777" w:rsidR="003A33EB" w:rsidRDefault="003A33EB">
      <w:pPr>
        <w:rPr>
          <w:b/>
        </w:rPr>
      </w:pPr>
    </w:p>
    <w:p w14:paraId="1AE4798D" w14:textId="77777777" w:rsidR="003A33EB" w:rsidRDefault="003A33EB">
      <w:pPr>
        <w:rPr>
          <w:b/>
        </w:rPr>
      </w:pPr>
    </w:p>
    <w:p w14:paraId="4A17D157" w14:textId="77777777" w:rsidR="003A33EB" w:rsidRDefault="003A33EB">
      <w:pPr>
        <w:rPr>
          <w:b/>
        </w:rPr>
      </w:pPr>
    </w:p>
    <w:p w14:paraId="0EC6DC83" w14:textId="77777777" w:rsidR="003A33EB" w:rsidRDefault="003738BB">
      <w:pPr>
        <w:rPr>
          <w:b/>
        </w:rPr>
      </w:pPr>
      <w:r>
        <w:rPr>
          <w:noProof/>
        </w:rPr>
        <mc:AlternateContent>
          <mc:Choice Requires="wps">
            <w:drawing>
              <wp:anchor distT="0" distB="0" distL="114300" distR="114300" simplePos="0" relativeHeight="251659776" behindDoc="1" locked="0" layoutInCell="1" hidden="0" allowOverlap="1" wp14:anchorId="7E90CDC3" wp14:editId="1432AE26">
                <wp:simplePos x="0" y="0"/>
                <wp:positionH relativeFrom="margin">
                  <wp:posOffset>1244600</wp:posOffset>
                </wp:positionH>
                <wp:positionV relativeFrom="paragraph">
                  <wp:posOffset>254000</wp:posOffset>
                </wp:positionV>
                <wp:extent cx="2197100" cy="12700"/>
                <wp:effectExtent l="0" t="0" r="0" b="0"/>
                <wp:wrapSquare wrapText="bothSides" distT="0" distB="0" distL="114300" distR="114300"/>
                <wp:docPr id="7" name="Rectangle 7"/>
                <wp:cNvGraphicFramePr/>
                <a:graphic xmlns:a="http://schemas.openxmlformats.org/drawingml/2006/main">
                  <a:graphicData uri="http://schemas.microsoft.com/office/word/2010/wordprocessingShape">
                    <wps:wsp>
                      <wps:cNvSpPr/>
                      <wps:spPr>
                        <a:xfrm>
                          <a:off x="4247450" y="3779683"/>
                          <a:ext cx="2197100" cy="635"/>
                        </a:xfrm>
                        <a:prstGeom prst="rect">
                          <a:avLst/>
                        </a:prstGeom>
                        <a:solidFill>
                          <a:srgbClr val="FFFFFF"/>
                        </a:solidFill>
                        <a:ln>
                          <a:noFill/>
                        </a:ln>
                      </wps:spPr>
                      <wps:txbx>
                        <w:txbxContent>
                          <w:p w14:paraId="0D7B74D6" w14:textId="77777777" w:rsidR="003A33EB" w:rsidRDefault="003738BB">
                            <w:pPr>
                              <w:spacing w:after="200" w:line="240" w:lineRule="auto"/>
                              <w:jc w:val="center"/>
                              <w:textDirection w:val="btLr"/>
                            </w:pPr>
                            <w:r>
                              <w:rPr>
                                <w:i/>
                                <w:color w:val="44546A"/>
                                <w:sz w:val="18"/>
                              </w:rPr>
                              <w:t>Figure 3.2.2.1 – Extensible Database Abstraction Architecture</w:t>
                            </w:r>
                          </w:p>
                        </w:txbxContent>
                      </wps:txbx>
                      <wps:bodyPr spcFirstLastPara="1" wrap="square" lIns="0" tIns="0" rIns="0" bIns="0" anchor="t" anchorCtr="0"/>
                    </wps:wsp>
                  </a:graphicData>
                </a:graphic>
              </wp:anchor>
            </w:drawing>
          </mc:Choice>
          <mc:Fallback>
            <w:pict>
              <v:rect w14:anchorId="7E90CDC3" id="Rectangle 7" o:spid="_x0000_s1026" style="position:absolute;margin-left:98pt;margin-top:20pt;width:173pt;height:1pt;z-index:-2516567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" stroked="f">
                <v:textbox inset="0,0,0,0">
                  <w:txbxContent>
                    <w:p w14:paraId="0D7B74D6" w14:textId="77777777" w:rsidR="003A33EB" w:rsidRDefault="003738BB">
                      <w:pPr>
                        <w:spacing w:after="200" w:line="240" w:lineRule="auto"/>
                        <w:jc w:val="center"/>
                        <w:textDirection w:val="btLr"/>
                      </w:pPr>
                      <w:r>
                        <w:rPr>
                          <w:i/>
                          <w:color w:val="44546A"/>
                          <w:sz w:val="18"/>
                        </w:rPr>
                        <w:t>Figure 3.2.2.1 – Extensible Database Abstraction Architecture</w:t>
                      </w:r>
                    </w:p>
                  </w:txbxContent>
                </v:textbox>
                <w10:wrap type="square" anchorx="margin"/>
              </v:rect>
            </w:pict>
          </mc:Fallback>
        </mc:AlternateContent>
      </w:r>
    </w:p>
    <w:p w14:paraId="7E064243" w14:textId="77777777" w:rsidR="003A33EB" w:rsidRDefault="003A33EB">
      <w:pPr>
        <w:rPr>
          <w:b/>
        </w:rPr>
      </w:pPr>
    </w:p>
    <w:p w14:paraId="5128F8C7" w14:textId="77777777" w:rsidR="003A33EB" w:rsidRDefault="003A33EB">
      <w:pPr>
        <w:rPr>
          <w:b/>
        </w:rPr>
      </w:pPr>
    </w:p>
    <w:p w14:paraId="50EF8BEB" w14:textId="77777777" w:rsidR="003A33EB" w:rsidRDefault="003A33EB">
      <w:bookmarkStart w:id="16" w:name="_2jxsxqh" w:colFirst="0" w:colLast="0"/>
      <w:bookmarkEnd w:id="16"/>
    </w:p>
    <w:p w14:paraId="21C9A8D4" w14:textId="77777777" w:rsidR="003A33EB" w:rsidRDefault="003A33EB"/>
    <w:p w14:paraId="5603C178" w14:textId="5B3CFF80" w:rsidR="003A33EB" w:rsidRDefault="003A33EB">
      <w:pPr>
        <w:pStyle w:val="Heading2"/>
      </w:pPr>
    </w:p>
    <w:p w14:paraId="16CCA3A6" w14:textId="3DBC0AC3" w:rsidR="003A33EB" w:rsidRDefault="003A33EB">
      <w:pPr>
        <w:pStyle w:val="Heading2"/>
      </w:pPr>
      <w:bookmarkStart w:id="17" w:name="_z337ya" w:colFirst="0" w:colLast="0"/>
      <w:bookmarkStart w:id="18" w:name="_3j2qqm3" w:colFirst="0" w:colLast="0"/>
      <w:bookmarkEnd w:id="17"/>
      <w:bookmarkEnd w:id="18"/>
    </w:p>
    <w:p w14:paraId="43AEC66F" w14:textId="77777777" w:rsidR="003A33EB" w:rsidRDefault="003A33EB">
      <w:pPr>
        <w:rPr>
          <w:b/>
        </w:rPr>
      </w:pPr>
    </w:p>
    <w:p w14:paraId="22FF73D5" w14:textId="77777777" w:rsidR="003A33EB" w:rsidRDefault="003A33EB">
      <w:pPr>
        <w:rPr>
          <w:b/>
        </w:rPr>
      </w:pPr>
    </w:p>
    <w:p w14:paraId="3D0B6E3F" w14:textId="77777777" w:rsidR="003A33EB" w:rsidRDefault="003A33EB">
      <w:pPr>
        <w:rPr>
          <w:b/>
        </w:rPr>
      </w:pPr>
    </w:p>
    <w:p w14:paraId="7A9145BE" w14:textId="77777777" w:rsidR="003A33EB" w:rsidRDefault="003A33EB">
      <w:pPr>
        <w:rPr>
          <w:b/>
        </w:rPr>
      </w:pPr>
    </w:p>
    <w:p w14:paraId="322D8894" w14:textId="77777777" w:rsidR="003A33EB" w:rsidRDefault="003A33EB">
      <w:pPr>
        <w:rPr>
          <w:b/>
        </w:rPr>
      </w:pPr>
    </w:p>
    <w:p w14:paraId="17DD67AA" w14:textId="77777777" w:rsidR="003A33EB" w:rsidRDefault="003A33EB">
      <w:pPr>
        <w:rPr>
          <w:b/>
        </w:rPr>
      </w:pPr>
    </w:p>
    <w:p w14:paraId="23DEACB1" w14:textId="77777777" w:rsidR="003A33EB" w:rsidRDefault="003A33EB">
      <w:pPr>
        <w:rPr>
          <w:b/>
        </w:rPr>
      </w:pPr>
    </w:p>
    <w:p w14:paraId="3093C42A" w14:textId="77777777" w:rsidR="003A33EB" w:rsidRDefault="003A33EB">
      <w:pPr>
        <w:rPr>
          <w:b/>
        </w:rPr>
      </w:pPr>
    </w:p>
    <w:p w14:paraId="2FD94C23" w14:textId="77777777" w:rsidR="003A33EB" w:rsidRDefault="003A33EB">
      <w:pPr>
        <w:rPr>
          <w:b/>
        </w:rPr>
      </w:pPr>
    </w:p>
    <w:p w14:paraId="3E4A9C21" w14:textId="77777777" w:rsidR="003A33EB" w:rsidRDefault="003A33EB">
      <w:pPr>
        <w:rPr>
          <w:b/>
        </w:rPr>
      </w:pPr>
    </w:p>
    <w:p w14:paraId="4F54676B" w14:textId="77777777" w:rsidR="003A33EB" w:rsidRDefault="003A33EB">
      <w:pPr>
        <w:rPr>
          <w:b/>
        </w:rPr>
      </w:pPr>
    </w:p>
    <w:p w14:paraId="74104E02" w14:textId="77777777" w:rsidR="003A33EB" w:rsidRDefault="003A33EB">
      <w:pPr>
        <w:rPr>
          <w:b/>
        </w:rPr>
      </w:pPr>
    </w:p>
    <w:p w14:paraId="308D9046" w14:textId="77777777" w:rsidR="003A33EB" w:rsidRDefault="003A33EB">
      <w:pPr>
        <w:rPr>
          <w:b/>
        </w:rPr>
      </w:pPr>
    </w:p>
    <w:p w14:paraId="41E4967C" w14:textId="77777777" w:rsidR="003A33EB" w:rsidRDefault="003A33EB">
      <w:pPr>
        <w:rPr>
          <w:b/>
        </w:rPr>
      </w:pPr>
    </w:p>
    <w:p w14:paraId="796DF0B4" w14:textId="77777777" w:rsidR="003A33EB" w:rsidRDefault="003A33EB">
      <w:pPr>
        <w:rPr>
          <w:b/>
        </w:rPr>
      </w:pPr>
    </w:p>
    <w:p w14:paraId="09B82B8B" w14:textId="77777777" w:rsidR="003A33EB" w:rsidRDefault="003A33EB">
      <w:pPr>
        <w:rPr>
          <w:b/>
        </w:rPr>
      </w:pPr>
    </w:p>
    <w:p w14:paraId="796B3A9A" w14:textId="77777777" w:rsidR="003A33EB" w:rsidRDefault="003A33EB">
      <w:pPr>
        <w:rPr>
          <w:b/>
        </w:rPr>
      </w:pPr>
    </w:p>
    <w:p w14:paraId="21B40E3F" w14:textId="77777777" w:rsidR="003A33EB" w:rsidRDefault="003A33EB">
      <w:pPr>
        <w:rPr>
          <w:b/>
        </w:rPr>
      </w:pPr>
    </w:p>
    <w:p w14:paraId="13935ABC" w14:textId="77777777" w:rsidR="003A33EB" w:rsidRDefault="003A33EB">
      <w:pPr>
        <w:rPr>
          <w:b/>
        </w:rPr>
      </w:pPr>
    </w:p>
    <w:p w14:paraId="170C9B97" w14:textId="77777777" w:rsidR="003A33EB" w:rsidRDefault="003A33EB">
      <w:pPr>
        <w:rPr>
          <w:b/>
        </w:rPr>
      </w:pPr>
    </w:p>
    <w:p w14:paraId="59B9B9A9" w14:textId="77777777" w:rsidR="003A33EB" w:rsidRDefault="003A33EB">
      <w:pPr>
        <w:rPr>
          <w:b/>
        </w:rPr>
      </w:pPr>
    </w:p>
    <w:p w14:paraId="45145F03" w14:textId="77777777" w:rsidR="003A33EB" w:rsidRDefault="003A33EB">
      <w:pPr>
        <w:rPr>
          <w:b/>
        </w:rPr>
      </w:pPr>
    </w:p>
    <w:p w14:paraId="398DCF08" w14:textId="77777777" w:rsidR="003A33EB" w:rsidRDefault="003A33EB">
      <w:pPr>
        <w:rPr>
          <w:b/>
        </w:rPr>
      </w:pPr>
    </w:p>
    <w:p w14:paraId="104C30B0" w14:textId="77777777" w:rsidR="003A33EB" w:rsidRDefault="003A33EB">
      <w:pPr>
        <w:rPr>
          <w:b/>
        </w:rPr>
      </w:pPr>
    </w:p>
    <w:p w14:paraId="55F48E0D" w14:textId="77777777" w:rsidR="003A33EB" w:rsidRDefault="003A33EB">
      <w:pPr>
        <w:rPr>
          <w:b/>
        </w:rPr>
      </w:pPr>
    </w:p>
    <w:p w14:paraId="21FA78D1" w14:textId="77777777" w:rsidR="003A33EB" w:rsidRDefault="003A33EB">
      <w:pPr>
        <w:rPr>
          <w:b/>
        </w:rPr>
      </w:pPr>
    </w:p>
    <w:p w14:paraId="20F9B994" w14:textId="77777777" w:rsidR="003A33EB" w:rsidRDefault="003A33EB">
      <w:pPr>
        <w:rPr>
          <w:b/>
        </w:rPr>
      </w:pPr>
    </w:p>
    <w:p w14:paraId="27511977" w14:textId="77777777" w:rsidR="003A33EB" w:rsidRDefault="003A33EB">
      <w:pPr>
        <w:rPr>
          <w:b/>
        </w:rPr>
      </w:pPr>
    </w:p>
    <w:p w14:paraId="6D4AB4A2" w14:textId="77777777" w:rsidR="003A33EB" w:rsidRDefault="003A33EB">
      <w:pPr>
        <w:pStyle w:val="Heading1"/>
        <w:tabs>
          <w:tab w:val="left" w:pos="360"/>
        </w:tabs>
        <w:rPr>
          <w:rFonts w:ascii="Times New Roman" w:eastAsia="Times New Roman" w:hAnsi="Times New Roman" w:cs="Times New Roman"/>
          <w:b/>
          <w:color w:val="000000"/>
          <w:sz w:val="22"/>
          <w:szCs w:val="22"/>
        </w:rPr>
      </w:pPr>
    </w:p>
    <w:p w14:paraId="660092DA"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19" w:name="_Toc508738927"/>
      <w:r>
        <w:rPr>
          <w:rFonts w:ascii="Times New Roman" w:eastAsia="Times New Roman" w:hAnsi="Times New Roman" w:cs="Times New Roman"/>
          <w:b/>
          <w:color w:val="000000"/>
          <w:sz w:val="28"/>
          <w:szCs w:val="28"/>
        </w:rPr>
        <w:t>DESCRIPTION OF PERSONAL AND FACILITIES</w:t>
      </w:r>
      <w:bookmarkEnd w:id="19"/>
      <w:r>
        <w:rPr>
          <w:rFonts w:ascii="Times New Roman" w:eastAsia="Times New Roman" w:hAnsi="Times New Roman" w:cs="Times New Roman"/>
          <w:b/>
          <w:color w:val="000000"/>
          <w:sz w:val="28"/>
          <w:szCs w:val="28"/>
        </w:rPr>
        <w:t xml:space="preserve"> </w:t>
      </w:r>
    </w:p>
    <w:p w14:paraId="3F0E9388" w14:textId="77777777" w:rsidR="003A33EB" w:rsidRDefault="003A33EB">
      <w:pPr>
        <w:rPr>
          <w:b/>
        </w:rPr>
      </w:pPr>
    </w:p>
    <w:p w14:paraId="2D3E962F" w14:textId="77777777" w:rsidR="003A33EB" w:rsidRDefault="003A33EB">
      <w:pPr>
        <w:rPr>
          <w:b/>
        </w:rPr>
      </w:pPr>
    </w:p>
    <w:p w14:paraId="55145161" w14:textId="77777777" w:rsidR="003A33EB" w:rsidRDefault="003A33EB">
      <w:pPr>
        <w:rPr>
          <w:b/>
        </w:rPr>
      </w:pPr>
    </w:p>
    <w:p w14:paraId="0782DAF2" w14:textId="77777777" w:rsidR="003A33EB" w:rsidRDefault="003A33EB">
      <w:pPr>
        <w:rPr>
          <w:b/>
        </w:rPr>
      </w:pPr>
    </w:p>
    <w:p w14:paraId="42162E2F" w14:textId="77777777" w:rsidR="003A33EB" w:rsidRDefault="003A33EB">
      <w:pPr>
        <w:rPr>
          <w:b/>
        </w:rPr>
      </w:pPr>
    </w:p>
    <w:p w14:paraId="67F6AAB9" w14:textId="77777777" w:rsidR="003A33EB" w:rsidRDefault="003A33EB">
      <w:pPr>
        <w:rPr>
          <w:b/>
        </w:rPr>
      </w:pPr>
    </w:p>
    <w:p w14:paraId="7D005963" w14:textId="77777777" w:rsidR="003A33EB" w:rsidRDefault="003A33EB">
      <w:pPr>
        <w:rPr>
          <w:b/>
        </w:rPr>
      </w:pPr>
    </w:p>
    <w:p w14:paraId="11723789" w14:textId="77777777" w:rsidR="003A33EB" w:rsidRDefault="003A33EB">
      <w:pPr>
        <w:rPr>
          <w:b/>
        </w:rPr>
      </w:pPr>
    </w:p>
    <w:p w14:paraId="65C92CF4" w14:textId="77777777" w:rsidR="003A33EB" w:rsidRDefault="003A33EB">
      <w:pPr>
        <w:rPr>
          <w:b/>
        </w:rPr>
      </w:pPr>
    </w:p>
    <w:p w14:paraId="71CE7098" w14:textId="77777777" w:rsidR="003A33EB" w:rsidRDefault="003A33EB">
      <w:pPr>
        <w:rPr>
          <w:b/>
        </w:rPr>
      </w:pPr>
    </w:p>
    <w:p w14:paraId="17C25CE6" w14:textId="77777777" w:rsidR="003A33EB" w:rsidRDefault="003A33EB">
      <w:pPr>
        <w:rPr>
          <w:b/>
        </w:rPr>
      </w:pPr>
    </w:p>
    <w:p w14:paraId="1672A9C4" w14:textId="77777777" w:rsidR="003A33EB" w:rsidRDefault="003A33EB">
      <w:pPr>
        <w:rPr>
          <w:b/>
        </w:rPr>
      </w:pPr>
    </w:p>
    <w:p w14:paraId="47E77F3F" w14:textId="77777777" w:rsidR="003A33EB" w:rsidRDefault="003A33EB">
      <w:pPr>
        <w:rPr>
          <w:b/>
        </w:rPr>
      </w:pPr>
    </w:p>
    <w:p w14:paraId="170972D3" w14:textId="77777777" w:rsidR="003A33EB" w:rsidRDefault="003A33EB">
      <w:pPr>
        <w:rPr>
          <w:b/>
        </w:rPr>
      </w:pPr>
    </w:p>
    <w:p w14:paraId="6086C172" w14:textId="77777777" w:rsidR="003A33EB" w:rsidRDefault="003A33EB">
      <w:pPr>
        <w:rPr>
          <w:b/>
        </w:rPr>
      </w:pPr>
    </w:p>
    <w:p w14:paraId="2CB8267B" w14:textId="77777777" w:rsidR="003A33EB" w:rsidRDefault="003A33EB">
      <w:pPr>
        <w:rPr>
          <w:b/>
        </w:rPr>
      </w:pPr>
    </w:p>
    <w:p w14:paraId="2FA8FE06" w14:textId="77777777" w:rsidR="003A33EB" w:rsidRDefault="003A33EB">
      <w:pPr>
        <w:rPr>
          <w:b/>
        </w:rPr>
      </w:pPr>
    </w:p>
    <w:p w14:paraId="0125EEA5" w14:textId="77777777" w:rsidR="003A33EB" w:rsidRDefault="003A33EB">
      <w:pPr>
        <w:rPr>
          <w:b/>
        </w:rPr>
      </w:pPr>
    </w:p>
    <w:p w14:paraId="2740E7D7" w14:textId="77777777" w:rsidR="003A33EB" w:rsidRDefault="003A33EB">
      <w:pPr>
        <w:rPr>
          <w:b/>
        </w:rPr>
      </w:pPr>
    </w:p>
    <w:p w14:paraId="000AE9EB" w14:textId="77777777" w:rsidR="003A33EB" w:rsidRDefault="003A33EB">
      <w:pPr>
        <w:rPr>
          <w:b/>
        </w:rPr>
      </w:pPr>
    </w:p>
    <w:p w14:paraId="3DBC8DF0" w14:textId="77777777" w:rsidR="003A33EB" w:rsidRDefault="003A33EB">
      <w:pPr>
        <w:rPr>
          <w:b/>
        </w:rPr>
      </w:pPr>
    </w:p>
    <w:p w14:paraId="059DFCCF" w14:textId="77777777" w:rsidR="003A33EB" w:rsidRDefault="003A33EB">
      <w:pPr>
        <w:rPr>
          <w:b/>
        </w:rPr>
      </w:pPr>
    </w:p>
    <w:p w14:paraId="18F834B8" w14:textId="77777777" w:rsidR="003A33EB" w:rsidRDefault="003A33EB">
      <w:pPr>
        <w:rPr>
          <w:b/>
        </w:rPr>
      </w:pPr>
    </w:p>
    <w:p w14:paraId="050B2E12" w14:textId="77777777" w:rsidR="003A33EB" w:rsidRDefault="003A33EB">
      <w:pPr>
        <w:rPr>
          <w:b/>
        </w:rPr>
      </w:pPr>
    </w:p>
    <w:p w14:paraId="18F316FF" w14:textId="77777777" w:rsidR="003A33EB" w:rsidRDefault="003A33EB">
      <w:pPr>
        <w:rPr>
          <w:b/>
        </w:rPr>
      </w:pPr>
    </w:p>
    <w:p w14:paraId="40C5FFCA" w14:textId="77777777" w:rsidR="003A33EB" w:rsidRDefault="003A33EB">
      <w:pPr>
        <w:rPr>
          <w:b/>
        </w:rPr>
      </w:pPr>
    </w:p>
    <w:p w14:paraId="06F2C958" w14:textId="77777777" w:rsidR="003A33EB" w:rsidRDefault="003A33EB">
      <w:pPr>
        <w:rPr>
          <w:b/>
        </w:rPr>
      </w:pPr>
    </w:p>
    <w:p w14:paraId="2B22EA18" w14:textId="77777777" w:rsidR="003A33EB" w:rsidRDefault="003A33EB">
      <w:pPr>
        <w:rPr>
          <w:b/>
        </w:rPr>
      </w:pPr>
    </w:p>
    <w:p w14:paraId="757B6C3D"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20" w:name="_Toc508738928"/>
      <w:r>
        <w:rPr>
          <w:rFonts w:ascii="Times New Roman" w:eastAsia="Times New Roman" w:hAnsi="Times New Roman" w:cs="Times New Roman"/>
          <w:b/>
          <w:color w:val="000000"/>
          <w:sz w:val="28"/>
          <w:szCs w:val="28"/>
        </w:rPr>
        <w:t>BUDGET AND BUDGET JUSTIFICATION</w:t>
      </w:r>
      <w:bookmarkEnd w:id="20"/>
      <w:r>
        <w:rPr>
          <w:rFonts w:ascii="Times New Roman" w:eastAsia="Times New Roman" w:hAnsi="Times New Roman" w:cs="Times New Roman"/>
          <w:b/>
          <w:color w:val="000000"/>
          <w:sz w:val="28"/>
          <w:szCs w:val="28"/>
        </w:rPr>
        <w:t xml:space="preserve">  </w:t>
      </w:r>
    </w:p>
    <w:p w14:paraId="1AF451FB" w14:textId="77777777" w:rsidR="003A33EB" w:rsidRDefault="003A33EB"/>
    <w:p w14:paraId="29F9BA5D" w14:textId="77777777" w:rsidR="003A33EB" w:rsidRDefault="003A33EB"/>
    <w:p w14:paraId="6C6F53C1" w14:textId="77777777" w:rsidR="003A33EB" w:rsidRDefault="003A33EB"/>
    <w:p w14:paraId="05ED0861" w14:textId="77777777" w:rsidR="003A33EB" w:rsidRDefault="003A33EB"/>
    <w:p w14:paraId="71672F0D" w14:textId="77777777" w:rsidR="003A33EB" w:rsidRDefault="003A33EB"/>
    <w:p w14:paraId="1E85004F" w14:textId="77777777" w:rsidR="003A33EB" w:rsidRDefault="003A33EB"/>
    <w:p w14:paraId="6F699077" w14:textId="77777777" w:rsidR="003A33EB" w:rsidRDefault="003A33EB"/>
    <w:p w14:paraId="3FD82728" w14:textId="77777777" w:rsidR="003A33EB" w:rsidRDefault="003A33EB"/>
    <w:p w14:paraId="6263022B" w14:textId="77777777" w:rsidR="003A33EB" w:rsidRDefault="003A33EB"/>
    <w:p w14:paraId="0B572742" w14:textId="77777777" w:rsidR="003A33EB" w:rsidRDefault="003A33EB"/>
    <w:p w14:paraId="2989B737" w14:textId="77777777" w:rsidR="003A33EB" w:rsidRDefault="003A33EB"/>
    <w:p w14:paraId="23468137" w14:textId="77777777" w:rsidR="003A33EB" w:rsidRDefault="003A33EB"/>
    <w:p w14:paraId="62D7D25A" w14:textId="77777777" w:rsidR="003A33EB" w:rsidRDefault="003A33EB"/>
    <w:p w14:paraId="0CADA974" w14:textId="77777777" w:rsidR="003A33EB" w:rsidRDefault="003A33EB"/>
    <w:p w14:paraId="7D4A8A0C" w14:textId="77777777" w:rsidR="003A33EB" w:rsidRDefault="003A33EB"/>
    <w:p w14:paraId="2F9EF66E" w14:textId="77777777" w:rsidR="003A33EB" w:rsidRDefault="003A33EB"/>
    <w:p w14:paraId="0060AE69" w14:textId="77777777" w:rsidR="003A33EB" w:rsidRDefault="003A33EB"/>
    <w:p w14:paraId="180F9A75" w14:textId="77777777" w:rsidR="003A33EB" w:rsidRDefault="003A33EB"/>
    <w:p w14:paraId="29A549B5" w14:textId="77777777" w:rsidR="003A33EB" w:rsidRDefault="003A33EB"/>
    <w:p w14:paraId="4509665F" w14:textId="77777777" w:rsidR="003A33EB" w:rsidRDefault="003A33EB"/>
    <w:p w14:paraId="14A930B8" w14:textId="77777777" w:rsidR="003A33EB" w:rsidRDefault="003A33EB"/>
    <w:p w14:paraId="39BEAD07" w14:textId="77777777" w:rsidR="003A33EB" w:rsidRDefault="003A33EB"/>
    <w:p w14:paraId="6300C97F" w14:textId="77777777" w:rsidR="003A33EB" w:rsidRDefault="003A33EB"/>
    <w:p w14:paraId="303EF2D1" w14:textId="77777777" w:rsidR="003A33EB" w:rsidRDefault="003A33EB"/>
    <w:p w14:paraId="79F6020E" w14:textId="77777777" w:rsidR="003A33EB" w:rsidRDefault="003A33EB"/>
    <w:p w14:paraId="6DB9D3E3" w14:textId="77777777" w:rsidR="003A33EB" w:rsidRDefault="003A33EB"/>
    <w:p w14:paraId="0D028E99" w14:textId="77777777" w:rsidR="003A33EB" w:rsidRDefault="003A33EB"/>
    <w:p w14:paraId="3625430C"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21" w:name="_Toc508738929"/>
      <w:r>
        <w:rPr>
          <w:rFonts w:ascii="Times New Roman" w:eastAsia="Times New Roman" w:hAnsi="Times New Roman" w:cs="Times New Roman"/>
          <w:b/>
          <w:color w:val="000000"/>
          <w:sz w:val="28"/>
          <w:szCs w:val="28"/>
        </w:rPr>
        <w:t>REFERENCES LIST</w:t>
      </w:r>
      <w:bookmarkEnd w:id="21"/>
      <w:r>
        <w:rPr>
          <w:rFonts w:ascii="Times New Roman" w:eastAsia="Times New Roman" w:hAnsi="Times New Roman" w:cs="Times New Roman"/>
          <w:b/>
          <w:color w:val="000000"/>
          <w:sz w:val="28"/>
          <w:szCs w:val="28"/>
        </w:rPr>
        <w:t xml:space="preserve">   </w:t>
      </w:r>
    </w:p>
    <w:p w14:paraId="3489BC80" w14:textId="6D905CC4" w:rsidR="000C4892" w:rsidRPr="000C4892" w:rsidRDefault="00283051" w:rsidP="000C4892">
      <w:pPr>
        <w:autoSpaceDE w:val="0"/>
        <w:autoSpaceDN w:val="0"/>
        <w:adjustRightInd w:val="0"/>
        <w:spacing w:before="240" w:after="0" w:line="240" w:lineRule="auto"/>
        <w:ind w:left="640" w:hanging="640"/>
        <w:rPr>
          <w:noProof/>
          <w:sz w:val="32"/>
        </w:rPr>
      </w:pPr>
      <w:r>
        <w:fldChar w:fldCharType="begin" w:fldLock="1"/>
      </w:r>
      <w:r>
        <w:instrText xml:space="preserve">ADDIN Mendeley Bibliography CSL_BIBLIOGRAPHY </w:instrText>
      </w:r>
      <w:r>
        <w:fldChar w:fldCharType="separate"/>
      </w:r>
      <w:r w:rsidR="000C4892" w:rsidRPr="000C4892">
        <w:rPr>
          <w:noProof/>
          <w:sz w:val="32"/>
        </w:rPr>
        <w:t>[1]</w:t>
      </w:r>
      <w:r w:rsidR="000C4892" w:rsidRPr="000C4892">
        <w:rPr>
          <w:noProof/>
          <w:sz w:val="32"/>
        </w:rPr>
        <w:tab/>
        <w:t xml:space="preserve">D. Gupta and S. Goswami, “Object Recognition based on Template Matching and Correlation Method in Hyperspectral Images Divya Gupta,” </w:t>
      </w:r>
      <w:r w:rsidR="000C4892" w:rsidRPr="000C4892">
        <w:rPr>
          <w:i/>
          <w:iCs/>
          <w:noProof/>
          <w:sz w:val="32"/>
        </w:rPr>
        <w:t>Int. J. Comput. Appl.</w:t>
      </w:r>
      <w:r w:rsidR="000C4892" w:rsidRPr="000C4892">
        <w:rPr>
          <w:noProof/>
          <w:sz w:val="32"/>
        </w:rPr>
        <w:t>, vol. 166, no. 11, pp. 38–43, 2017.</w:t>
      </w:r>
    </w:p>
    <w:p w14:paraId="23115970" w14:textId="77777777" w:rsidR="000C4892" w:rsidRPr="000C4892" w:rsidRDefault="000C4892" w:rsidP="000C4892">
      <w:pPr>
        <w:autoSpaceDE w:val="0"/>
        <w:autoSpaceDN w:val="0"/>
        <w:adjustRightInd w:val="0"/>
        <w:spacing w:before="240" w:after="0" w:line="240" w:lineRule="auto"/>
        <w:ind w:left="640" w:hanging="640"/>
        <w:rPr>
          <w:noProof/>
          <w:sz w:val="32"/>
        </w:rPr>
      </w:pPr>
      <w:r w:rsidRPr="000C4892">
        <w:rPr>
          <w:noProof/>
          <w:sz w:val="32"/>
        </w:rPr>
        <w:t>[2]</w:t>
      </w:r>
      <w:r w:rsidRPr="000C4892">
        <w:rPr>
          <w:noProof/>
          <w:sz w:val="32"/>
        </w:rPr>
        <w:tab/>
        <w:t xml:space="preserve">N. S. Hashemi, R. B. Aghdam, A. S. B. Ghiasi, and P. Fatemi, “Template Matching Advances and Applications in Image Analysis,” </w:t>
      </w:r>
      <w:r w:rsidRPr="000C4892">
        <w:rPr>
          <w:i/>
          <w:iCs/>
          <w:noProof/>
          <w:sz w:val="32"/>
        </w:rPr>
        <w:t>Am. Sci. Res. J. Eng. Technol. Sci.</w:t>
      </w:r>
      <w:r w:rsidRPr="000C4892">
        <w:rPr>
          <w:noProof/>
          <w:sz w:val="32"/>
        </w:rPr>
        <w:t>, pp. 91–96, 2016.</w:t>
      </w:r>
    </w:p>
    <w:p w14:paraId="6BA0D67B" w14:textId="77777777" w:rsidR="000C4892" w:rsidRPr="000C4892" w:rsidRDefault="000C4892" w:rsidP="000C4892">
      <w:pPr>
        <w:autoSpaceDE w:val="0"/>
        <w:autoSpaceDN w:val="0"/>
        <w:adjustRightInd w:val="0"/>
        <w:spacing w:before="240" w:after="0" w:line="240" w:lineRule="auto"/>
        <w:ind w:left="640" w:hanging="640"/>
        <w:rPr>
          <w:noProof/>
          <w:sz w:val="32"/>
        </w:rPr>
      </w:pPr>
      <w:r w:rsidRPr="000C4892">
        <w:rPr>
          <w:noProof/>
          <w:sz w:val="32"/>
        </w:rPr>
        <w:t>[3]</w:t>
      </w:r>
      <w:r w:rsidRPr="000C4892">
        <w:rPr>
          <w:noProof/>
          <w:sz w:val="32"/>
        </w:rPr>
        <w:tab/>
        <w:t xml:space="preserve">V. S and S. A, “Template Matching Technique for Searching Words in Document Images,” </w:t>
      </w:r>
      <w:r w:rsidRPr="000C4892">
        <w:rPr>
          <w:i/>
          <w:iCs/>
          <w:noProof/>
          <w:sz w:val="32"/>
        </w:rPr>
        <w:t>Int. J. Cybern. Informatics</w:t>
      </w:r>
      <w:r w:rsidRPr="000C4892">
        <w:rPr>
          <w:noProof/>
          <w:sz w:val="32"/>
        </w:rPr>
        <w:t>, vol. 4, no. 6, pp. 25–35, 2015.</w:t>
      </w:r>
    </w:p>
    <w:p w14:paraId="145120C0" w14:textId="77777777" w:rsidR="000C4892" w:rsidRPr="000C4892" w:rsidRDefault="000C4892" w:rsidP="000C4892">
      <w:pPr>
        <w:autoSpaceDE w:val="0"/>
        <w:autoSpaceDN w:val="0"/>
        <w:adjustRightInd w:val="0"/>
        <w:spacing w:before="240" w:after="0" w:line="240" w:lineRule="auto"/>
        <w:ind w:left="640" w:hanging="640"/>
        <w:rPr>
          <w:noProof/>
          <w:sz w:val="32"/>
        </w:rPr>
      </w:pPr>
      <w:r w:rsidRPr="000C4892">
        <w:rPr>
          <w:noProof/>
          <w:sz w:val="32"/>
        </w:rPr>
        <w:t>[4]</w:t>
      </w:r>
      <w:r w:rsidRPr="000C4892">
        <w:rPr>
          <w:noProof/>
          <w:sz w:val="32"/>
        </w:rPr>
        <w:tab/>
        <w:t xml:space="preserve">J. Greenhalgh and M. Mirmehdi, “Recognizing text-based traffic signs,” </w:t>
      </w:r>
      <w:r w:rsidRPr="000C4892">
        <w:rPr>
          <w:i/>
          <w:iCs/>
          <w:noProof/>
          <w:sz w:val="32"/>
        </w:rPr>
        <w:t>IEEE Trans. Intell. Transp. Syst.</w:t>
      </w:r>
      <w:r w:rsidRPr="000C4892">
        <w:rPr>
          <w:noProof/>
          <w:sz w:val="32"/>
        </w:rPr>
        <w:t>, vol. 16, no. 3, pp. 1360–1369, 2015.</w:t>
      </w:r>
    </w:p>
    <w:p w14:paraId="0762272B" w14:textId="77777777" w:rsidR="000C4892" w:rsidRPr="000C4892" w:rsidRDefault="000C4892" w:rsidP="000C4892">
      <w:pPr>
        <w:autoSpaceDE w:val="0"/>
        <w:autoSpaceDN w:val="0"/>
        <w:adjustRightInd w:val="0"/>
        <w:spacing w:before="240" w:after="0" w:line="240" w:lineRule="auto"/>
        <w:ind w:left="640" w:hanging="640"/>
        <w:rPr>
          <w:noProof/>
          <w:sz w:val="32"/>
        </w:rPr>
      </w:pPr>
      <w:r w:rsidRPr="000C4892">
        <w:rPr>
          <w:noProof/>
          <w:sz w:val="32"/>
        </w:rPr>
        <w:t>[5]</w:t>
      </w:r>
      <w:r w:rsidRPr="000C4892">
        <w:rPr>
          <w:noProof/>
          <w:sz w:val="32"/>
        </w:rPr>
        <w:tab/>
        <w:t xml:space="preserve">A. Chaudhuri, K. Mandaviya, P. Badelia, and S. K Ghosh, </w:t>
      </w:r>
      <w:r w:rsidRPr="000C4892">
        <w:rPr>
          <w:i/>
          <w:iCs/>
          <w:noProof/>
          <w:sz w:val="32"/>
        </w:rPr>
        <w:t>Optical Character Recognition Systems for Different Languages with Soft Computing</w:t>
      </w:r>
      <w:r w:rsidRPr="000C4892">
        <w:rPr>
          <w:noProof/>
          <w:sz w:val="32"/>
        </w:rPr>
        <w:t>, vol. 352. 2017.</w:t>
      </w:r>
    </w:p>
    <w:p w14:paraId="5B853FB0" w14:textId="77777777" w:rsidR="000C4892" w:rsidRPr="000C4892" w:rsidRDefault="000C4892" w:rsidP="000C4892">
      <w:pPr>
        <w:autoSpaceDE w:val="0"/>
        <w:autoSpaceDN w:val="0"/>
        <w:adjustRightInd w:val="0"/>
        <w:spacing w:before="240" w:after="0" w:line="240" w:lineRule="auto"/>
        <w:ind w:left="640" w:hanging="640"/>
        <w:rPr>
          <w:noProof/>
          <w:sz w:val="32"/>
        </w:rPr>
      </w:pPr>
      <w:r w:rsidRPr="000C4892">
        <w:rPr>
          <w:noProof/>
          <w:sz w:val="32"/>
        </w:rPr>
        <w:t>[6]</w:t>
      </w:r>
      <w:r w:rsidRPr="000C4892">
        <w:rPr>
          <w:noProof/>
          <w:sz w:val="32"/>
        </w:rPr>
        <w:tab/>
        <w:t xml:space="preserve">V. S and S. A, “Performance Comparison of OCR Tools,” </w:t>
      </w:r>
      <w:r w:rsidRPr="000C4892">
        <w:rPr>
          <w:i/>
          <w:iCs/>
          <w:noProof/>
          <w:sz w:val="32"/>
        </w:rPr>
        <w:t>Int. J. UbiComp</w:t>
      </w:r>
      <w:r w:rsidRPr="000C4892">
        <w:rPr>
          <w:noProof/>
          <w:sz w:val="32"/>
        </w:rPr>
        <w:t>, vol. 6, no. 3, pp. 19–30, 2015.</w:t>
      </w:r>
    </w:p>
    <w:p w14:paraId="21E91D14" w14:textId="77777777" w:rsidR="000C4892" w:rsidRPr="000C4892" w:rsidRDefault="000C4892" w:rsidP="000C4892">
      <w:pPr>
        <w:autoSpaceDE w:val="0"/>
        <w:autoSpaceDN w:val="0"/>
        <w:adjustRightInd w:val="0"/>
        <w:spacing w:before="240" w:after="0" w:line="240" w:lineRule="auto"/>
        <w:ind w:left="640" w:hanging="640"/>
        <w:rPr>
          <w:noProof/>
          <w:sz w:val="32"/>
        </w:rPr>
      </w:pPr>
      <w:r w:rsidRPr="000C4892">
        <w:rPr>
          <w:noProof/>
          <w:sz w:val="32"/>
        </w:rPr>
        <w:t>[7]</w:t>
      </w:r>
      <w:r w:rsidRPr="000C4892">
        <w:rPr>
          <w:noProof/>
          <w:sz w:val="32"/>
        </w:rPr>
        <w:tab/>
        <w:t>G. K. Sagar, “Real Time Implementation of Optical Character Recognition Based TTS System using Raspberry pi,” no. 7, pp. 149–156, 2017.</w:t>
      </w:r>
    </w:p>
    <w:p w14:paraId="070D4F74" w14:textId="77777777" w:rsidR="000C4892" w:rsidRPr="000C4892" w:rsidRDefault="000C4892" w:rsidP="000C4892">
      <w:pPr>
        <w:autoSpaceDE w:val="0"/>
        <w:autoSpaceDN w:val="0"/>
        <w:adjustRightInd w:val="0"/>
        <w:spacing w:before="240" w:after="0" w:line="240" w:lineRule="auto"/>
        <w:ind w:left="640" w:hanging="640"/>
        <w:rPr>
          <w:noProof/>
          <w:sz w:val="32"/>
        </w:rPr>
      </w:pPr>
      <w:r w:rsidRPr="000C4892">
        <w:rPr>
          <w:noProof/>
          <w:sz w:val="32"/>
        </w:rPr>
        <w:t>[8]</w:t>
      </w:r>
      <w:r w:rsidRPr="000C4892">
        <w:rPr>
          <w:noProof/>
          <w:sz w:val="32"/>
        </w:rPr>
        <w:tab/>
        <w:t>A. Wright and P. De Filippi, “Decentralized Blockchain Technology and the Rise of  Lex Cryptographia.”</w:t>
      </w:r>
    </w:p>
    <w:p w14:paraId="24ADB7AF" w14:textId="77777777" w:rsidR="000C4892" w:rsidRPr="000C4892" w:rsidRDefault="000C4892" w:rsidP="000C4892">
      <w:pPr>
        <w:autoSpaceDE w:val="0"/>
        <w:autoSpaceDN w:val="0"/>
        <w:adjustRightInd w:val="0"/>
        <w:spacing w:before="240" w:after="0" w:line="240" w:lineRule="auto"/>
        <w:ind w:left="640" w:hanging="640"/>
        <w:rPr>
          <w:noProof/>
          <w:sz w:val="32"/>
        </w:rPr>
      </w:pPr>
      <w:r w:rsidRPr="000C4892">
        <w:rPr>
          <w:noProof/>
          <w:sz w:val="32"/>
        </w:rPr>
        <w:t>[9]</w:t>
      </w:r>
      <w:r w:rsidRPr="000C4892">
        <w:rPr>
          <w:noProof/>
          <w:sz w:val="32"/>
        </w:rPr>
        <w:tab/>
        <w:t>I. Eyal, A. E. Gencer, E. G. Sirer, and R. van Renesse, “Bitcoin-NG: A Scalable Blockchain Protocol,” 2015.</w:t>
      </w:r>
    </w:p>
    <w:p w14:paraId="376C844C" w14:textId="77777777" w:rsidR="000C4892" w:rsidRPr="000C4892" w:rsidRDefault="000C4892" w:rsidP="000C4892">
      <w:pPr>
        <w:autoSpaceDE w:val="0"/>
        <w:autoSpaceDN w:val="0"/>
        <w:adjustRightInd w:val="0"/>
        <w:spacing w:before="240" w:after="0" w:line="240" w:lineRule="auto"/>
        <w:ind w:left="640" w:hanging="640"/>
        <w:rPr>
          <w:noProof/>
          <w:sz w:val="32"/>
        </w:rPr>
      </w:pPr>
      <w:r w:rsidRPr="000C4892">
        <w:rPr>
          <w:noProof/>
          <w:sz w:val="32"/>
        </w:rPr>
        <w:lastRenderedPageBreak/>
        <w:t>[10]</w:t>
      </w:r>
      <w:r w:rsidRPr="000C4892">
        <w:rPr>
          <w:noProof/>
          <w:sz w:val="32"/>
        </w:rPr>
        <w:tab/>
        <w:t xml:space="preserve">A. Back, M. Corallo, and L. Dashjr, “Enabling blockchain innovations with pegged sidechains,” </w:t>
      </w:r>
      <w:r w:rsidRPr="000C4892">
        <w:rPr>
          <w:i/>
          <w:iCs/>
          <w:noProof/>
          <w:sz w:val="32"/>
        </w:rPr>
        <w:t>URL http//www.</w:t>
      </w:r>
      <w:r w:rsidRPr="000C4892">
        <w:rPr>
          <w:noProof/>
          <w:sz w:val="32"/>
        </w:rPr>
        <w:t>, pp. 1–25, 2014.</w:t>
      </w:r>
    </w:p>
    <w:p w14:paraId="591C3BA3" w14:textId="77777777" w:rsidR="000C4892" w:rsidRPr="000C4892" w:rsidRDefault="000C4892" w:rsidP="000C4892">
      <w:pPr>
        <w:autoSpaceDE w:val="0"/>
        <w:autoSpaceDN w:val="0"/>
        <w:adjustRightInd w:val="0"/>
        <w:spacing w:before="240" w:after="0" w:line="240" w:lineRule="auto"/>
        <w:ind w:left="640" w:hanging="640"/>
        <w:rPr>
          <w:noProof/>
          <w:sz w:val="32"/>
        </w:rPr>
      </w:pPr>
      <w:r w:rsidRPr="000C4892">
        <w:rPr>
          <w:noProof/>
          <w:sz w:val="32"/>
        </w:rPr>
        <w:t>[11]</w:t>
      </w:r>
      <w:r w:rsidRPr="000C4892">
        <w:rPr>
          <w:noProof/>
          <w:sz w:val="32"/>
        </w:rPr>
        <w:tab/>
        <w:t xml:space="preserve">J. Kang, R. Yu, X. Huang, S. Maharjan, Y. Zhang, and E. Hossain, “Enabling Localized Peer-to-Peer Electricity Trading among Plug-in Hybrid Electric Vehicles Using Consortium Blockchains,” </w:t>
      </w:r>
      <w:r w:rsidRPr="000C4892">
        <w:rPr>
          <w:i/>
          <w:iCs/>
          <w:noProof/>
          <w:sz w:val="32"/>
        </w:rPr>
        <w:t>IEEE Trans. Ind. Informatics</w:t>
      </w:r>
      <w:r w:rsidRPr="000C4892">
        <w:rPr>
          <w:noProof/>
          <w:sz w:val="32"/>
        </w:rPr>
        <w:t>, vol. 13, no. 6, pp. 3154–3164, 2017.</w:t>
      </w:r>
    </w:p>
    <w:p w14:paraId="2B28C8DD" w14:textId="77777777" w:rsidR="000C4892" w:rsidRPr="000C4892" w:rsidRDefault="000C4892" w:rsidP="000C4892">
      <w:pPr>
        <w:autoSpaceDE w:val="0"/>
        <w:autoSpaceDN w:val="0"/>
        <w:adjustRightInd w:val="0"/>
        <w:spacing w:before="240" w:after="0" w:line="240" w:lineRule="auto"/>
        <w:ind w:left="640" w:hanging="640"/>
        <w:rPr>
          <w:noProof/>
          <w:sz w:val="32"/>
        </w:rPr>
      </w:pPr>
      <w:r w:rsidRPr="000C4892">
        <w:rPr>
          <w:noProof/>
          <w:sz w:val="32"/>
        </w:rPr>
        <w:t>[12]</w:t>
      </w:r>
      <w:r w:rsidRPr="000C4892">
        <w:rPr>
          <w:noProof/>
          <w:sz w:val="32"/>
        </w:rPr>
        <w:tab/>
        <w:t xml:space="preserve">I.-C. Lin and T.-C. Liao, “A Survey of Blockchain Security Issues and Challenges,” </w:t>
      </w:r>
      <w:r w:rsidRPr="000C4892">
        <w:rPr>
          <w:i/>
          <w:iCs/>
          <w:noProof/>
          <w:sz w:val="32"/>
        </w:rPr>
        <w:t>Int. J. Netw. Secur.</w:t>
      </w:r>
      <w:r w:rsidRPr="000C4892">
        <w:rPr>
          <w:noProof/>
          <w:sz w:val="32"/>
        </w:rPr>
        <w:t>, vol. 1919, no. 55, pp. 653–659, 2017.</w:t>
      </w:r>
    </w:p>
    <w:p w14:paraId="56AE884C" w14:textId="77777777" w:rsidR="000C4892" w:rsidRPr="000C4892" w:rsidRDefault="000C4892" w:rsidP="000C4892">
      <w:pPr>
        <w:autoSpaceDE w:val="0"/>
        <w:autoSpaceDN w:val="0"/>
        <w:adjustRightInd w:val="0"/>
        <w:spacing w:before="240" w:after="0" w:line="240" w:lineRule="auto"/>
        <w:ind w:left="640" w:hanging="640"/>
        <w:rPr>
          <w:noProof/>
          <w:sz w:val="32"/>
        </w:rPr>
      </w:pPr>
      <w:r w:rsidRPr="000C4892">
        <w:rPr>
          <w:noProof/>
          <w:sz w:val="32"/>
        </w:rPr>
        <w:t>[13]</w:t>
      </w:r>
      <w:r w:rsidRPr="000C4892">
        <w:rPr>
          <w:noProof/>
          <w:sz w:val="32"/>
        </w:rPr>
        <w:tab/>
        <w:t xml:space="preserve">S. Huh, S. Cho, and S. Kim, “Managing IoT devices using blockchain platform,” </w:t>
      </w:r>
      <w:r w:rsidRPr="000C4892">
        <w:rPr>
          <w:i/>
          <w:iCs/>
          <w:noProof/>
          <w:sz w:val="32"/>
        </w:rPr>
        <w:t>Int. Conf. Adv. Commun. Technol. ICACT</w:t>
      </w:r>
      <w:r w:rsidRPr="000C4892">
        <w:rPr>
          <w:noProof/>
          <w:sz w:val="32"/>
        </w:rPr>
        <w:t>, pp. 464–467, 2017.</w:t>
      </w:r>
    </w:p>
    <w:p w14:paraId="00AFA66D" w14:textId="77777777" w:rsidR="000C4892" w:rsidRPr="000C4892" w:rsidRDefault="000C4892" w:rsidP="000C4892">
      <w:pPr>
        <w:autoSpaceDE w:val="0"/>
        <w:autoSpaceDN w:val="0"/>
        <w:adjustRightInd w:val="0"/>
        <w:spacing w:before="240" w:after="0" w:line="240" w:lineRule="auto"/>
        <w:ind w:left="640" w:hanging="640"/>
        <w:rPr>
          <w:noProof/>
          <w:sz w:val="32"/>
        </w:rPr>
      </w:pPr>
      <w:r w:rsidRPr="000C4892">
        <w:rPr>
          <w:noProof/>
          <w:sz w:val="32"/>
        </w:rPr>
        <w:t>[14]</w:t>
      </w:r>
      <w:r w:rsidRPr="000C4892">
        <w:rPr>
          <w:noProof/>
          <w:sz w:val="32"/>
        </w:rPr>
        <w:tab/>
        <w:t xml:space="preserve">K. Peterson, R. Deeduvanu, P. Kanjamala, and K. Boles, “A Blockchain-Based Approach to Health Information Exchange Networks,” </w:t>
      </w:r>
      <w:r w:rsidRPr="000C4892">
        <w:rPr>
          <w:i/>
          <w:iCs/>
          <w:noProof/>
          <w:sz w:val="32"/>
        </w:rPr>
        <w:t>Mayo Clin.</w:t>
      </w:r>
      <w:r w:rsidRPr="000C4892">
        <w:rPr>
          <w:noProof/>
          <w:sz w:val="32"/>
        </w:rPr>
        <w:t>, no. 1, p. 10, 2016.</w:t>
      </w:r>
    </w:p>
    <w:p w14:paraId="4E89F76E" w14:textId="233EC28B" w:rsidR="003A33EB" w:rsidRPr="00AB26DD" w:rsidRDefault="00283051" w:rsidP="00602832">
      <w:pPr>
        <w:autoSpaceDE w:val="0"/>
        <w:autoSpaceDN w:val="0"/>
        <w:adjustRightInd w:val="0"/>
        <w:spacing w:before="240" w:after="0" w:line="240" w:lineRule="auto"/>
        <w:ind w:left="640" w:hanging="640"/>
        <w:rPr>
          <w:color w:val="auto"/>
        </w:rPr>
      </w:pPr>
      <w:r>
        <w:fldChar w:fldCharType="end"/>
      </w:r>
    </w:p>
    <w:p w14:paraId="1DE60929" w14:textId="77777777" w:rsidR="003A33EB" w:rsidRDefault="003A33EB">
      <w:pPr>
        <w:rPr>
          <w:rFonts w:ascii="Calibri" w:eastAsia="Calibri" w:hAnsi="Calibri" w:cs="Calibri"/>
          <w:sz w:val="22"/>
          <w:szCs w:val="22"/>
        </w:rPr>
      </w:pPr>
    </w:p>
    <w:p w14:paraId="1BCCF977" w14:textId="77777777" w:rsidR="003A33EB" w:rsidRDefault="003A33EB"/>
    <w:p w14:paraId="218AF817" w14:textId="77777777" w:rsidR="003A33EB" w:rsidRDefault="003A33EB"/>
    <w:p w14:paraId="6B5C441F" w14:textId="77777777" w:rsidR="003A33EB" w:rsidRDefault="003A33EB"/>
    <w:p w14:paraId="4DAE5B30" w14:textId="77777777" w:rsidR="003A33EB" w:rsidRDefault="003A33EB"/>
    <w:p w14:paraId="34ED1914" w14:textId="77777777" w:rsidR="003A33EB" w:rsidRDefault="003A33EB"/>
    <w:p w14:paraId="06E7E98A" w14:textId="77777777" w:rsidR="003A33EB" w:rsidRDefault="003A33EB"/>
    <w:p w14:paraId="09F6FB5F" w14:textId="77777777" w:rsidR="003A33EB" w:rsidRDefault="003A33EB"/>
    <w:p w14:paraId="631633BE" w14:textId="77777777" w:rsidR="003A33EB" w:rsidRDefault="003A33EB"/>
    <w:p w14:paraId="65CBDDC2" w14:textId="77777777" w:rsidR="003A33EB" w:rsidRDefault="003A33EB"/>
    <w:p w14:paraId="59073E3B" w14:textId="77777777" w:rsidR="003A33EB" w:rsidRDefault="003A33EB"/>
    <w:p w14:paraId="05EB46B6" w14:textId="77777777" w:rsidR="003A33EB" w:rsidRDefault="003A33EB"/>
    <w:p w14:paraId="2E046F76" w14:textId="77777777" w:rsidR="003A33EB" w:rsidRDefault="003A33EB"/>
    <w:p w14:paraId="7B34D64F" w14:textId="77777777" w:rsidR="003A33EB" w:rsidRDefault="003A33EB"/>
    <w:p w14:paraId="350E89BD" w14:textId="77777777" w:rsidR="003A33EB" w:rsidRDefault="003A33EB"/>
    <w:p w14:paraId="09C6E703" w14:textId="77777777" w:rsidR="003A33EB" w:rsidRDefault="003A33EB"/>
    <w:p w14:paraId="2E991F47" w14:textId="77777777" w:rsidR="003A33EB" w:rsidRDefault="003A33EB"/>
    <w:p w14:paraId="4351C1AE" w14:textId="77777777" w:rsidR="003A33EB" w:rsidRDefault="003A33EB"/>
    <w:p w14:paraId="328016B7" w14:textId="77777777" w:rsidR="003A33EB" w:rsidRDefault="003A33EB"/>
    <w:p w14:paraId="76F43089" w14:textId="77777777" w:rsidR="003A33EB" w:rsidRDefault="003A33EB"/>
    <w:p w14:paraId="10F6F19B" w14:textId="77777777" w:rsidR="003A33EB" w:rsidRDefault="003A33EB"/>
    <w:p w14:paraId="6C9F8845" w14:textId="77777777" w:rsidR="003A33EB" w:rsidRDefault="003A33EB"/>
    <w:p w14:paraId="3F3BAB6A"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22" w:name="_Toc508738930"/>
      <w:r>
        <w:rPr>
          <w:rFonts w:ascii="Times New Roman" w:eastAsia="Times New Roman" w:hAnsi="Times New Roman" w:cs="Times New Roman"/>
          <w:b/>
          <w:color w:val="000000"/>
          <w:sz w:val="28"/>
          <w:szCs w:val="28"/>
        </w:rPr>
        <w:t>APPENDICES</w:t>
      </w:r>
      <w:bookmarkEnd w:id="22"/>
      <w:r>
        <w:rPr>
          <w:rFonts w:ascii="Times New Roman" w:eastAsia="Times New Roman" w:hAnsi="Times New Roman" w:cs="Times New Roman"/>
          <w:b/>
          <w:color w:val="000000"/>
          <w:sz w:val="28"/>
          <w:szCs w:val="28"/>
        </w:rPr>
        <w:t xml:space="preserve">  </w:t>
      </w:r>
    </w:p>
    <w:p w14:paraId="6F2BCE28" w14:textId="77777777" w:rsidR="003A33EB" w:rsidRDefault="003A33EB">
      <w:pPr>
        <w:pStyle w:val="Heading1"/>
        <w:rPr>
          <w:rFonts w:ascii="Times New Roman" w:eastAsia="Times New Roman" w:hAnsi="Times New Roman" w:cs="Times New Roman"/>
          <w:b/>
        </w:rPr>
      </w:pPr>
    </w:p>
    <w:sectPr w:rsidR="003A33EB">
      <w:footerReference w:type="default" r:id="rId8"/>
      <w:pgSz w:w="11906" w:h="16838"/>
      <w:pgMar w:top="1418" w:right="1418" w:bottom="2268" w:left="2268" w:header="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08F1B6" w14:textId="77777777" w:rsidR="000A2B42" w:rsidRDefault="000A2B42">
      <w:pPr>
        <w:spacing w:after="0" w:line="240" w:lineRule="auto"/>
      </w:pPr>
      <w:r>
        <w:separator/>
      </w:r>
    </w:p>
  </w:endnote>
  <w:endnote w:type="continuationSeparator" w:id="0">
    <w:p w14:paraId="56F25474" w14:textId="77777777" w:rsidR="000A2B42" w:rsidRDefault="000A2B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7B474F" w14:textId="77777777" w:rsidR="003A33EB" w:rsidRDefault="003738BB">
    <w:pPr>
      <w:tabs>
        <w:tab w:val="center" w:pos="4680"/>
        <w:tab w:val="right" w:pos="9360"/>
      </w:tabs>
      <w:spacing w:after="0" w:line="240" w:lineRule="auto"/>
      <w:jc w:val="center"/>
    </w:pPr>
    <w:r>
      <w:fldChar w:fldCharType="begin"/>
    </w:r>
    <w:r>
      <w:instrText>PAGE</w:instrText>
    </w:r>
    <w:r>
      <w:fldChar w:fldCharType="separate"/>
    </w:r>
    <w:r w:rsidR="00083ED8">
      <w:rPr>
        <w:noProof/>
      </w:rPr>
      <w:t>18</w:t>
    </w:r>
    <w:r>
      <w:fldChar w:fldCharType="end"/>
    </w:r>
  </w:p>
  <w:p w14:paraId="116B7506" w14:textId="77777777" w:rsidR="003A33EB" w:rsidRDefault="003A33EB">
    <w:pPr>
      <w:tabs>
        <w:tab w:val="center" w:pos="4680"/>
        <w:tab w:val="right" w:pos="9360"/>
      </w:tabs>
      <w:spacing w:after="720"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D00F10" w14:textId="77777777" w:rsidR="000A2B42" w:rsidRDefault="000A2B42">
      <w:pPr>
        <w:spacing w:after="0" w:line="240" w:lineRule="auto"/>
      </w:pPr>
      <w:r>
        <w:separator/>
      </w:r>
    </w:p>
  </w:footnote>
  <w:footnote w:type="continuationSeparator" w:id="0">
    <w:p w14:paraId="074A2D65" w14:textId="77777777" w:rsidR="000A2B42" w:rsidRDefault="000A2B4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D10038"/>
    <w:multiLevelType w:val="multilevel"/>
    <w:tmpl w:val="44F28504"/>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 w15:restartNumberingAfterBreak="0">
    <w:nsid w:val="17CF0CC7"/>
    <w:multiLevelType w:val="multilevel"/>
    <w:tmpl w:val="DB7A983A"/>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2" w15:restartNumberingAfterBreak="0">
    <w:nsid w:val="24481710"/>
    <w:multiLevelType w:val="multilevel"/>
    <w:tmpl w:val="DD2209B2"/>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3" w15:restartNumberingAfterBreak="0">
    <w:nsid w:val="244B0DED"/>
    <w:multiLevelType w:val="multilevel"/>
    <w:tmpl w:val="B9C0784E"/>
    <w:lvl w:ilvl="0">
      <w:start w:val="1"/>
      <w:numFmt w:val="decimal"/>
      <w:lvlText w:val="%1"/>
      <w:lvlJc w:val="left"/>
      <w:pPr>
        <w:ind w:left="360" w:hanging="360"/>
      </w:pPr>
      <w:rPr>
        <w:b/>
      </w:rPr>
    </w:lvl>
    <w:lvl w:ilvl="1">
      <w:start w:val="1"/>
      <w:numFmt w:val="decimal"/>
      <w:lvlText w:val="%1.%2"/>
      <w:lvlJc w:val="left"/>
      <w:pPr>
        <w:ind w:left="360" w:hanging="360"/>
      </w:pPr>
      <w:rPr>
        <w:b/>
      </w:rPr>
    </w:lvl>
    <w:lvl w:ilvl="2">
      <w:start w:val="1"/>
      <w:numFmt w:val="upperLetter"/>
      <w:lvlText w:val="%1.%2.%3"/>
      <w:lvlJc w:val="left"/>
      <w:pPr>
        <w:ind w:left="720" w:hanging="720"/>
      </w:pPr>
      <w:rPr>
        <w:b/>
      </w:rPr>
    </w:lvl>
    <w:lvl w:ilvl="3">
      <w:start w:val="1"/>
      <w:numFmt w:val="upperLetter"/>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abstractNum w:abstractNumId="4" w15:restartNumberingAfterBreak="0">
    <w:nsid w:val="2A390EA1"/>
    <w:multiLevelType w:val="multilevel"/>
    <w:tmpl w:val="E030263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1CD3169"/>
    <w:multiLevelType w:val="multilevel"/>
    <w:tmpl w:val="8A5ED020"/>
    <w:lvl w:ilvl="0">
      <w:start w:val="1"/>
      <w:numFmt w:val="decimal"/>
      <w:lvlText w:val="%1."/>
      <w:lvlJc w:val="left"/>
      <w:pPr>
        <w:ind w:left="1440" w:hanging="360"/>
      </w:pPr>
    </w:lvl>
    <w:lvl w:ilvl="1">
      <w:start w:val="1"/>
      <w:numFmt w:val="decimal"/>
      <w:lvlText w:val="%1.%2"/>
      <w:lvlJc w:val="left"/>
      <w:pPr>
        <w:ind w:left="1440" w:hanging="360"/>
      </w:pPr>
    </w:lvl>
    <w:lvl w:ilvl="2">
      <w:start w:val="1"/>
      <w:numFmt w:val="decimal"/>
      <w:lvlText w:val="%1.%2.%3"/>
      <w:lvlJc w:val="left"/>
      <w:pPr>
        <w:ind w:left="1800" w:hanging="720"/>
      </w:pPr>
    </w:lvl>
    <w:lvl w:ilvl="3">
      <w:start w:val="1"/>
      <w:numFmt w:val="decimal"/>
      <w:lvlText w:val="%1.%2.%3.%4"/>
      <w:lvlJc w:val="left"/>
      <w:pPr>
        <w:ind w:left="1800" w:hanging="720"/>
      </w:pPr>
    </w:lvl>
    <w:lvl w:ilvl="4">
      <w:start w:val="1"/>
      <w:numFmt w:val="decimal"/>
      <w:lvlText w:val="%1.%2.%3.%4.%5"/>
      <w:lvlJc w:val="left"/>
      <w:pPr>
        <w:ind w:left="2160" w:hanging="1080"/>
      </w:pPr>
    </w:lvl>
    <w:lvl w:ilvl="5">
      <w:start w:val="1"/>
      <w:numFmt w:val="decimal"/>
      <w:lvlText w:val="%1.%2.%3.%4.%5.%6"/>
      <w:lvlJc w:val="left"/>
      <w:pPr>
        <w:ind w:left="2160" w:hanging="1080"/>
      </w:pPr>
    </w:lvl>
    <w:lvl w:ilvl="6">
      <w:start w:val="1"/>
      <w:numFmt w:val="decimal"/>
      <w:lvlText w:val="%1.%2.%3.%4.%5.%6.%7"/>
      <w:lvlJc w:val="left"/>
      <w:pPr>
        <w:ind w:left="2520" w:hanging="1440"/>
      </w:pPr>
    </w:lvl>
    <w:lvl w:ilvl="7">
      <w:start w:val="1"/>
      <w:numFmt w:val="decimal"/>
      <w:lvlText w:val="%1.%2.%3.%4.%5.%6.%7.%8"/>
      <w:lvlJc w:val="left"/>
      <w:pPr>
        <w:ind w:left="2520" w:hanging="1440"/>
      </w:pPr>
    </w:lvl>
    <w:lvl w:ilvl="8">
      <w:start w:val="1"/>
      <w:numFmt w:val="decimal"/>
      <w:lvlText w:val="%1.%2.%3.%4.%5.%6.%7.%8.%9"/>
      <w:lvlJc w:val="left"/>
      <w:pPr>
        <w:ind w:left="2880" w:hanging="1800"/>
      </w:pPr>
    </w:lvl>
  </w:abstractNum>
  <w:abstractNum w:abstractNumId="6" w15:restartNumberingAfterBreak="0">
    <w:nsid w:val="43C80DEB"/>
    <w:multiLevelType w:val="multilevel"/>
    <w:tmpl w:val="4920A256"/>
    <w:lvl w:ilvl="0">
      <w:start w:val="1"/>
      <w:numFmt w:val="bullet"/>
      <w:lvlText w:val="●"/>
      <w:lvlJc w:val="left"/>
      <w:pPr>
        <w:ind w:left="1440" w:hanging="360"/>
      </w:pPr>
      <w:rPr>
        <w:rFonts w:ascii="Arial" w:eastAsia="Arial" w:hAnsi="Arial" w:cs="Arial"/>
      </w:rPr>
    </w:lvl>
    <w:lvl w:ilvl="1">
      <w:start w:val="1"/>
      <w:numFmt w:val="bullet"/>
      <w:lvlText w:val="o"/>
      <w:lvlJc w:val="left"/>
      <w:pPr>
        <w:ind w:left="2160" w:hanging="360"/>
      </w:pPr>
      <w:rPr>
        <w:rFonts w:ascii="Arial" w:eastAsia="Arial" w:hAnsi="Arial" w:cs="Arial"/>
      </w:rPr>
    </w:lvl>
    <w:lvl w:ilvl="2">
      <w:start w:val="1"/>
      <w:numFmt w:val="bullet"/>
      <w:lvlText w:val="▪"/>
      <w:lvlJc w:val="left"/>
      <w:pPr>
        <w:ind w:left="2880" w:hanging="360"/>
      </w:pPr>
      <w:rPr>
        <w:rFonts w:ascii="Arial" w:eastAsia="Arial" w:hAnsi="Arial" w:cs="Arial"/>
      </w:rPr>
    </w:lvl>
    <w:lvl w:ilvl="3">
      <w:start w:val="1"/>
      <w:numFmt w:val="bullet"/>
      <w:lvlText w:val="●"/>
      <w:lvlJc w:val="left"/>
      <w:pPr>
        <w:ind w:left="3600" w:hanging="360"/>
      </w:pPr>
      <w:rPr>
        <w:rFonts w:ascii="Arial" w:eastAsia="Arial" w:hAnsi="Arial" w:cs="Arial"/>
      </w:rPr>
    </w:lvl>
    <w:lvl w:ilvl="4">
      <w:start w:val="1"/>
      <w:numFmt w:val="bullet"/>
      <w:lvlText w:val="o"/>
      <w:lvlJc w:val="left"/>
      <w:pPr>
        <w:ind w:left="4320" w:hanging="360"/>
      </w:pPr>
      <w:rPr>
        <w:rFonts w:ascii="Arial" w:eastAsia="Arial" w:hAnsi="Arial" w:cs="Arial"/>
      </w:rPr>
    </w:lvl>
    <w:lvl w:ilvl="5">
      <w:start w:val="1"/>
      <w:numFmt w:val="bullet"/>
      <w:lvlText w:val="▪"/>
      <w:lvlJc w:val="left"/>
      <w:pPr>
        <w:ind w:left="5040" w:hanging="360"/>
      </w:pPr>
      <w:rPr>
        <w:rFonts w:ascii="Arial" w:eastAsia="Arial" w:hAnsi="Arial" w:cs="Arial"/>
      </w:rPr>
    </w:lvl>
    <w:lvl w:ilvl="6">
      <w:start w:val="1"/>
      <w:numFmt w:val="bullet"/>
      <w:lvlText w:val="●"/>
      <w:lvlJc w:val="left"/>
      <w:pPr>
        <w:ind w:left="5760" w:hanging="360"/>
      </w:pPr>
      <w:rPr>
        <w:rFonts w:ascii="Arial" w:eastAsia="Arial" w:hAnsi="Arial" w:cs="Arial"/>
      </w:rPr>
    </w:lvl>
    <w:lvl w:ilvl="7">
      <w:start w:val="1"/>
      <w:numFmt w:val="bullet"/>
      <w:lvlText w:val="o"/>
      <w:lvlJc w:val="left"/>
      <w:pPr>
        <w:ind w:left="6480" w:hanging="360"/>
      </w:pPr>
      <w:rPr>
        <w:rFonts w:ascii="Arial" w:eastAsia="Arial" w:hAnsi="Arial" w:cs="Arial"/>
      </w:rPr>
    </w:lvl>
    <w:lvl w:ilvl="8">
      <w:start w:val="1"/>
      <w:numFmt w:val="bullet"/>
      <w:lvlText w:val="▪"/>
      <w:lvlJc w:val="left"/>
      <w:pPr>
        <w:ind w:left="7200" w:hanging="360"/>
      </w:pPr>
      <w:rPr>
        <w:rFonts w:ascii="Arial" w:eastAsia="Arial" w:hAnsi="Arial" w:cs="Arial"/>
      </w:rPr>
    </w:lvl>
  </w:abstractNum>
  <w:abstractNum w:abstractNumId="7" w15:restartNumberingAfterBreak="0">
    <w:nsid w:val="711F11F4"/>
    <w:multiLevelType w:val="multilevel"/>
    <w:tmpl w:val="D2B40384"/>
    <w:lvl w:ilvl="0">
      <w:start w:val="2"/>
      <w:numFmt w:val="decimal"/>
      <w:lvlText w:val="%1"/>
      <w:lvlJc w:val="left"/>
      <w:pPr>
        <w:ind w:left="360" w:hanging="360"/>
      </w:pPr>
      <w:rPr>
        <w:b/>
      </w:rPr>
    </w:lvl>
    <w:lvl w:ilvl="1">
      <w:start w:val="1"/>
      <w:numFmt w:val="decimal"/>
      <w:lvlText w:val="%1.%2"/>
      <w:lvlJc w:val="left"/>
      <w:pPr>
        <w:ind w:left="360" w:hanging="360"/>
      </w:pPr>
      <w:rPr>
        <w:b/>
      </w:rPr>
    </w:lvl>
    <w:lvl w:ilvl="2">
      <w:start w:val="1"/>
      <w:numFmt w:val="upperLetter"/>
      <w:lvlText w:val="%1.%2.%3"/>
      <w:lvlJc w:val="left"/>
      <w:pPr>
        <w:ind w:left="720" w:hanging="720"/>
      </w:pPr>
      <w:rPr>
        <w:b/>
      </w:rPr>
    </w:lvl>
    <w:lvl w:ilvl="3">
      <w:start w:val="1"/>
      <w:numFmt w:val="upperLetter"/>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num w:numId="1">
    <w:abstractNumId w:val="4"/>
  </w:num>
  <w:num w:numId="2">
    <w:abstractNumId w:val="3"/>
  </w:num>
  <w:num w:numId="3">
    <w:abstractNumId w:val="7"/>
  </w:num>
  <w:num w:numId="4">
    <w:abstractNumId w:val="0"/>
  </w:num>
  <w:num w:numId="5">
    <w:abstractNumId w:val="6"/>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isplayBackgroundShape/>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
  <w:docVars>
    <w:docVar w:name="__Grammarly_42____i" w:val="H4sIAAAAAAAEAKtWckksSQxILCpxzi/NK1GyMqwFAAEhoTITAAAA"/>
    <w:docVar w:name="__Grammarly_42___1" w:val="H4sIAAAAAAAEAKtWcslP9kxRslIyNDY0MzUxMjc1Njc3NjcyM7VQ0lEKTi0uzszPAykwqgUAnPCw/iwAAAA="/>
  </w:docVars>
  <w:rsids>
    <w:rsidRoot w:val="003A33EB"/>
    <w:rsid w:val="00052CC2"/>
    <w:rsid w:val="00057A4A"/>
    <w:rsid w:val="0008127A"/>
    <w:rsid w:val="00083ED8"/>
    <w:rsid w:val="000A2B42"/>
    <w:rsid w:val="000B3F2F"/>
    <w:rsid w:val="000C4892"/>
    <w:rsid w:val="000C5C68"/>
    <w:rsid w:val="000E56BE"/>
    <w:rsid w:val="000F28B6"/>
    <w:rsid w:val="00116BCA"/>
    <w:rsid w:val="00187117"/>
    <w:rsid w:val="001B3F22"/>
    <w:rsid w:val="001C46EC"/>
    <w:rsid w:val="001D2653"/>
    <w:rsid w:val="001D591A"/>
    <w:rsid w:val="002177EE"/>
    <w:rsid w:val="00240F80"/>
    <w:rsid w:val="0025103D"/>
    <w:rsid w:val="00267724"/>
    <w:rsid w:val="00273D44"/>
    <w:rsid w:val="00283051"/>
    <w:rsid w:val="002E2545"/>
    <w:rsid w:val="002F4A70"/>
    <w:rsid w:val="00312807"/>
    <w:rsid w:val="0033599E"/>
    <w:rsid w:val="00364044"/>
    <w:rsid w:val="003738BB"/>
    <w:rsid w:val="003A33EB"/>
    <w:rsid w:val="003B391B"/>
    <w:rsid w:val="003E09D9"/>
    <w:rsid w:val="003F52F8"/>
    <w:rsid w:val="004417D9"/>
    <w:rsid w:val="00442270"/>
    <w:rsid w:val="00462588"/>
    <w:rsid w:val="0047024F"/>
    <w:rsid w:val="004B708F"/>
    <w:rsid w:val="004B7BFC"/>
    <w:rsid w:val="004C56F8"/>
    <w:rsid w:val="004E7C8A"/>
    <w:rsid w:val="00570B5D"/>
    <w:rsid w:val="0057769A"/>
    <w:rsid w:val="005A5C22"/>
    <w:rsid w:val="005E5B70"/>
    <w:rsid w:val="005F4120"/>
    <w:rsid w:val="00602832"/>
    <w:rsid w:val="00602E79"/>
    <w:rsid w:val="006256F5"/>
    <w:rsid w:val="00656792"/>
    <w:rsid w:val="00692DCD"/>
    <w:rsid w:val="006C13A4"/>
    <w:rsid w:val="006E455E"/>
    <w:rsid w:val="00704AFF"/>
    <w:rsid w:val="007674EC"/>
    <w:rsid w:val="007C50E2"/>
    <w:rsid w:val="007E2920"/>
    <w:rsid w:val="007E5DAD"/>
    <w:rsid w:val="007F57E3"/>
    <w:rsid w:val="0085082B"/>
    <w:rsid w:val="009621C5"/>
    <w:rsid w:val="00977A7B"/>
    <w:rsid w:val="009E71DB"/>
    <w:rsid w:val="00A63FBF"/>
    <w:rsid w:val="00A641DF"/>
    <w:rsid w:val="00A90755"/>
    <w:rsid w:val="00A91D4C"/>
    <w:rsid w:val="00AA6AC7"/>
    <w:rsid w:val="00AB26DD"/>
    <w:rsid w:val="00AF0BA8"/>
    <w:rsid w:val="00B066C5"/>
    <w:rsid w:val="00B45724"/>
    <w:rsid w:val="00B808D7"/>
    <w:rsid w:val="00BC265D"/>
    <w:rsid w:val="00BD4B3D"/>
    <w:rsid w:val="00BE34D6"/>
    <w:rsid w:val="00BE3831"/>
    <w:rsid w:val="00BF18E3"/>
    <w:rsid w:val="00C22BC2"/>
    <w:rsid w:val="00C25660"/>
    <w:rsid w:val="00CA50FC"/>
    <w:rsid w:val="00D03297"/>
    <w:rsid w:val="00D91C80"/>
    <w:rsid w:val="00DA176A"/>
    <w:rsid w:val="00DC0404"/>
    <w:rsid w:val="00DE4ABB"/>
    <w:rsid w:val="00DF29F7"/>
    <w:rsid w:val="00E03715"/>
    <w:rsid w:val="00E268E8"/>
    <w:rsid w:val="00E54F9F"/>
    <w:rsid w:val="00E8254D"/>
    <w:rsid w:val="00E90536"/>
    <w:rsid w:val="00EE3732"/>
    <w:rsid w:val="00F00436"/>
    <w:rsid w:val="00F4138F"/>
    <w:rsid w:val="00F66460"/>
    <w:rsid w:val="00F751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CBED535"/>
  <w15:docId w15:val="{81B63914-BC7A-4720-AD3E-02EC8ABE45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color w:val="000000"/>
        <w:sz w:val="24"/>
        <w:szCs w:val="24"/>
        <w:lang w:val="en-US" w:eastAsia="en-US" w:bidi="ar-SA"/>
      </w:rPr>
    </w:rPrDefault>
    <w:pPrDefault>
      <w:pPr>
        <w:widowControl w:val="0"/>
        <w:pBdr>
          <w:top w:val="nil"/>
          <w:left w:val="nil"/>
          <w:bottom w:val="nil"/>
          <w:right w:val="nil"/>
          <w:between w:val="nil"/>
        </w:pBd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240" w:after="0"/>
      <w:outlineLvl w:val="0"/>
    </w:pPr>
    <w:rPr>
      <w:rFonts w:ascii="Calibri" w:eastAsia="Calibri" w:hAnsi="Calibri" w:cs="Calibri"/>
      <w:color w:val="2F5496"/>
      <w:sz w:val="32"/>
      <w:szCs w:val="32"/>
    </w:rPr>
  </w:style>
  <w:style w:type="paragraph" w:styleId="Heading2">
    <w:name w:val="heading 2"/>
    <w:basedOn w:val="Normal"/>
    <w:next w:val="Normal"/>
    <w:pPr>
      <w:keepNext/>
      <w:keepLines/>
      <w:spacing w:before="40" w:after="0"/>
      <w:outlineLvl w:val="1"/>
    </w:pPr>
    <w:rPr>
      <w: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 w:type="paragraph" w:styleId="TOC1">
    <w:name w:val="toc 1"/>
    <w:basedOn w:val="Normal"/>
    <w:next w:val="Normal"/>
    <w:autoRedefine/>
    <w:uiPriority w:val="39"/>
    <w:unhideWhenUsed/>
    <w:rsid w:val="00A641DF"/>
    <w:pPr>
      <w:spacing w:after="100"/>
    </w:pPr>
  </w:style>
  <w:style w:type="paragraph" w:styleId="TOC2">
    <w:name w:val="toc 2"/>
    <w:basedOn w:val="Normal"/>
    <w:next w:val="Normal"/>
    <w:autoRedefine/>
    <w:uiPriority w:val="39"/>
    <w:unhideWhenUsed/>
    <w:rsid w:val="00A641DF"/>
    <w:pPr>
      <w:spacing w:after="100"/>
      <w:ind w:left="240"/>
    </w:pPr>
  </w:style>
  <w:style w:type="character" w:styleId="Hyperlink">
    <w:name w:val="Hyperlink"/>
    <w:basedOn w:val="DefaultParagraphFont"/>
    <w:uiPriority w:val="99"/>
    <w:unhideWhenUsed/>
    <w:rsid w:val="00A641DF"/>
    <w:rPr>
      <w:color w:val="0000FF" w:themeColor="hyperlink"/>
      <w:u w:val="single"/>
    </w:rPr>
  </w:style>
  <w:style w:type="paragraph" w:styleId="ListParagraph">
    <w:name w:val="List Paragraph"/>
    <w:basedOn w:val="Normal"/>
    <w:uiPriority w:val="34"/>
    <w:qFormat/>
    <w:rsid w:val="00AF0BA8"/>
    <w:pPr>
      <w:ind w:left="720"/>
      <w:contextualSpacing/>
    </w:pPr>
  </w:style>
  <w:style w:type="paragraph" w:styleId="EndnoteText">
    <w:name w:val="endnote text"/>
    <w:basedOn w:val="Normal"/>
    <w:link w:val="EndnoteTextChar"/>
    <w:uiPriority w:val="99"/>
    <w:semiHidden/>
    <w:unhideWhenUsed/>
    <w:rsid w:val="002177E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177EE"/>
    <w:rPr>
      <w:sz w:val="20"/>
      <w:szCs w:val="20"/>
    </w:rPr>
  </w:style>
  <w:style w:type="character" w:styleId="EndnoteReference">
    <w:name w:val="endnote reference"/>
    <w:basedOn w:val="DefaultParagraphFont"/>
    <w:uiPriority w:val="99"/>
    <w:semiHidden/>
    <w:unhideWhenUsed/>
    <w:rsid w:val="002177EE"/>
    <w:rPr>
      <w:vertAlign w:val="superscript"/>
    </w:rPr>
  </w:style>
  <w:style w:type="paragraph" w:styleId="BalloonText">
    <w:name w:val="Balloon Text"/>
    <w:basedOn w:val="Normal"/>
    <w:link w:val="BalloonTextChar"/>
    <w:uiPriority w:val="99"/>
    <w:semiHidden/>
    <w:unhideWhenUsed/>
    <w:rsid w:val="00704A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4AF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Ka07</b:Tag>
    <b:SourceType>JournalArticle</b:SourceType>
    <b:Guid>{74F08E1F-0DDC-4592-A9DD-52767125A979}</b:Guid>
    <b:Title>Enabling Localized Peer-to-Peer Electricity Trading Among Plug-in Hybrid Electric Vehicles Using Consortium Blockchains</b:Title>
    <b:Year>207</b:Year>
    <b:Author>
      <b:Author>
        <b:NameList>
          <b:Person>
            <b:Last>J. Kang</b:Last>
            <b:First>R.</b:First>
            <b:Middle>Yu, X. Huang, S. Maharjan, Y. Zhang and E. Hossain</b:Middle>
          </b:Person>
        </b:NameList>
      </b:Author>
    </b:Author>
    <b:JournalName>IEEE Transactions on Industrial Informatics</b:JournalName>
    <b:Pages>3154-3164</b:Pages>
    <b:Volume>13</b:Volume>
    <b:RefOrder>1</b:RefOrder>
  </b:Source>
</b:Sources>
</file>

<file path=customXml/itemProps1.xml><?xml version="1.0" encoding="utf-8"?>
<ds:datastoreItem xmlns:ds="http://schemas.openxmlformats.org/officeDocument/2006/customXml" ds:itemID="{EB645AFE-90A6-4FCE-B5F4-1B22218787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8</Pages>
  <Words>6309</Words>
  <Characters>35966</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litha Geekiyanage</dc:creator>
  <cp:lastModifiedBy>Supun</cp:lastModifiedBy>
  <cp:revision>10</cp:revision>
  <dcterms:created xsi:type="dcterms:W3CDTF">2018-03-15T18:12:00Z</dcterms:created>
  <dcterms:modified xsi:type="dcterms:W3CDTF">2018-03-16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317115e-6c49-3b0b-b5bf-b83fe890354d</vt:lpwstr>
  </property>
  <property fmtid="{D5CDD505-2E9C-101B-9397-08002B2CF9AE}" pid="24" name="Mendeley Citation Style_1">
    <vt:lpwstr>http://www.zotero.org/styles/ieee</vt:lpwstr>
  </property>
</Properties>
</file>